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6AA9EFB9"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0D6ACC">
        <w:rPr>
          <w:noProof/>
        </w:rPr>
        <w:t>10/05/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33FD7BE5" w14:textId="77A0E034" w:rsidR="00F1172E"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33150670" w:history="1">
            <w:r w:rsidR="00F1172E" w:rsidRPr="00745251">
              <w:rPr>
                <w:rStyle w:val="Hyperlink"/>
                <w:noProof/>
              </w:rPr>
              <w:t>I.</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Disclaimer, how to cite</w:t>
            </w:r>
            <w:r w:rsidR="00F1172E">
              <w:rPr>
                <w:noProof/>
                <w:webHidden/>
              </w:rPr>
              <w:tab/>
            </w:r>
            <w:r w:rsidR="00F1172E">
              <w:rPr>
                <w:noProof/>
                <w:webHidden/>
              </w:rPr>
              <w:fldChar w:fldCharType="begin"/>
            </w:r>
            <w:r w:rsidR="00F1172E">
              <w:rPr>
                <w:noProof/>
                <w:webHidden/>
              </w:rPr>
              <w:instrText xml:space="preserve"> PAGEREF _Toc133150670 \h </w:instrText>
            </w:r>
            <w:r w:rsidR="00F1172E">
              <w:rPr>
                <w:noProof/>
                <w:webHidden/>
              </w:rPr>
            </w:r>
            <w:r w:rsidR="00F1172E">
              <w:rPr>
                <w:noProof/>
                <w:webHidden/>
              </w:rPr>
              <w:fldChar w:fldCharType="separate"/>
            </w:r>
            <w:r w:rsidR="000D6ACC">
              <w:rPr>
                <w:noProof/>
                <w:webHidden/>
              </w:rPr>
              <w:t>3</w:t>
            </w:r>
            <w:r w:rsidR="00F1172E">
              <w:rPr>
                <w:noProof/>
                <w:webHidden/>
              </w:rPr>
              <w:fldChar w:fldCharType="end"/>
            </w:r>
          </w:hyperlink>
        </w:p>
        <w:p w14:paraId="1E86D7DC" w14:textId="569335F4" w:rsidR="00F1172E" w:rsidRDefault="00A42FF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3150671" w:history="1">
            <w:r w:rsidR="00F1172E" w:rsidRPr="00745251">
              <w:rPr>
                <w:rStyle w:val="Hyperlink"/>
                <w:noProof/>
              </w:rPr>
              <w:t>II.</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Brief description of the model</w:t>
            </w:r>
            <w:r w:rsidR="00F1172E">
              <w:rPr>
                <w:noProof/>
                <w:webHidden/>
              </w:rPr>
              <w:tab/>
            </w:r>
            <w:r w:rsidR="00F1172E">
              <w:rPr>
                <w:noProof/>
                <w:webHidden/>
              </w:rPr>
              <w:fldChar w:fldCharType="begin"/>
            </w:r>
            <w:r w:rsidR="00F1172E">
              <w:rPr>
                <w:noProof/>
                <w:webHidden/>
              </w:rPr>
              <w:instrText xml:space="preserve"> PAGEREF _Toc133150671 \h </w:instrText>
            </w:r>
            <w:r w:rsidR="00F1172E">
              <w:rPr>
                <w:noProof/>
                <w:webHidden/>
              </w:rPr>
            </w:r>
            <w:r w:rsidR="00F1172E">
              <w:rPr>
                <w:noProof/>
                <w:webHidden/>
              </w:rPr>
              <w:fldChar w:fldCharType="separate"/>
            </w:r>
            <w:r w:rsidR="000D6ACC">
              <w:rPr>
                <w:noProof/>
                <w:webHidden/>
              </w:rPr>
              <w:t>3</w:t>
            </w:r>
            <w:r w:rsidR="00F1172E">
              <w:rPr>
                <w:noProof/>
                <w:webHidden/>
              </w:rPr>
              <w:fldChar w:fldCharType="end"/>
            </w:r>
          </w:hyperlink>
        </w:p>
        <w:p w14:paraId="3613DA54" w14:textId="053C5715" w:rsidR="00F1172E" w:rsidRDefault="00A42FF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3150672" w:history="1">
            <w:r w:rsidR="00F1172E" w:rsidRPr="00745251">
              <w:rPr>
                <w:rStyle w:val="Hyperlink"/>
                <w:noProof/>
              </w:rPr>
              <w:t>III.</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Limits of applicability of XTANT</w:t>
            </w:r>
            <w:r w:rsidR="00F1172E">
              <w:rPr>
                <w:noProof/>
                <w:webHidden/>
              </w:rPr>
              <w:tab/>
            </w:r>
            <w:r w:rsidR="00F1172E">
              <w:rPr>
                <w:noProof/>
                <w:webHidden/>
              </w:rPr>
              <w:fldChar w:fldCharType="begin"/>
            </w:r>
            <w:r w:rsidR="00F1172E">
              <w:rPr>
                <w:noProof/>
                <w:webHidden/>
              </w:rPr>
              <w:instrText xml:space="preserve"> PAGEREF _Toc133150672 \h </w:instrText>
            </w:r>
            <w:r w:rsidR="00F1172E">
              <w:rPr>
                <w:noProof/>
                <w:webHidden/>
              </w:rPr>
            </w:r>
            <w:r w:rsidR="00F1172E">
              <w:rPr>
                <w:noProof/>
                <w:webHidden/>
              </w:rPr>
              <w:fldChar w:fldCharType="separate"/>
            </w:r>
            <w:r w:rsidR="000D6ACC">
              <w:rPr>
                <w:noProof/>
                <w:webHidden/>
              </w:rPr>
              <w:t>4</w:t>
            </w:r>
            <w:r w:rsidR="00F1172E">
              <w:rPr>
                <w:noProof/>
                <w:webHidden/>
              </w:rPr>
              <w:fldChar w:fldCharType="end"/>
            </w:r>
          </w:hyperlink>
        </w:p>
        <w:p w14:paraId="32ABA654" w14:textId="5C4AB9FA" w:rsidR="00F1172E" w:rsidRDefault="00A42FF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3150673" w:history="1">
            <w:r w:rsidR="00F1172E" w:rsidRPr="00745251">
              <w:rPr>
                <w:rStyle w:val="Hyperlink"/>
                <w:noProof/>
              </w:rPr>
              <w:t>IV.</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Compiling XTANT</w:t>
            </w:r>
            <w:r w:rsidR="00F1172E">
              <w:rPr>
                <w:noProof/>
                <w:webHidden/>
              </w:rPr>
              <w:tab/>
            </w:r>
            <w:r w:rsidR="00F1172E">
              <w:rPr>
                <w:noProof/>
                <w:webHidden/>
              </w:rPr>
              <w:fldChar w:fldCharType="begin"/>
            </w:r>
            <w:r w:rsidR="00F1172E">
              <w:rPr>
                <w:noProof/>
                <w:webHidden/>
              </w:rPr>
              <w:instrText xml:space="preserve"> PAGEREF _Toc133150673 \h </w:instrText>
            </w:r>
            <w:r w:rsidR="00F1172E">
              <w:rPr>
                <w:noProof/>
                <w:webHidden/>
              </w:rPr>
            </w:r>
            <w:r w:rsidR="00F1172E">
              <w:rPr>
                <w:noProof/>
                <w:webHidden/>
              </w:rPr>
              <w:fldChar w:fldCharType="separate"/>
            </w:r>
            <w:r w:rsidR="000D6ACC">
              <w:rPr>
                <w:noProof/>
                <w:webHidden/>
              </w:rPr>
              <w:t>4</w:t>
            </w:r>
            <w:r w:rsidR="00F1172E">
              <w:rPr>
                <w:noProof/>
                <w:webHidden/>
              </w:rPr>
              <w:fldChar w:fldCharType="end"/>
            </w:r>
          </w:hyperlink>
        </w:p>
        <w:p w14:paraId="7E18A7DF" w14:textId="20E8C3E4" w:rsidR="00F1172E" w:rsidRDefault="00A42FF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3150674" w:history="1">
            <w:r w:rsidR="00F1172E" w:rsidRPr="00745251">
              <w:rPr>
                <w:rStyle w:val="Hyperlink"/>
                <w:noProof/>
              </w:rPr>
              <w:t>V.</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Compiling additional post-processing programs</w:t>
            </w:r>
            <w:r w:rsidR="00F1172E">
              <w:rPr>
                <w:noProof/>
                <w:webHidden/>
              </w:rPr>
              <w:tab/>
            </w:r>
            <w:r w:rsidR="00F1172E">
              <w:rPr>
                <w:noProof/>
                <w:webHidden/>
              </w:rPr>
              <w:fldChar w:fldCharType="begin"/>
            </w:r>
            <w:r w:rsidR="00F1172E">
              <w:rPr>
                <w:noProof/>
                <w:webHidden/>
              </w:rPr>
              <w:instrText xml:space="preserve"> PAGEREF _Toc133150674 \h </w:instrText>
            </w:r>
            <w:r w:rsidR="00F1172E">
              <w:rPr>
                <w:noProof/>
                <w:webHidden/>
              </w:rPr>
            </w:r>
            <w:r w:rsidR="00F1172E">
              <w:rPr>
                <w:noProof/>
                <w:webHidden/>
              </w:rPr>
              <w:fldChar w:fldCharType="separate"/>
            </w:r>
            <w:r w:rsidR="000D6ACC">
              <w:rPr>
                <w:noProof/>
                <w:webHidden/>
              </w:rPr>
              <w:t>6</w:t>
            </w:r>
            <w:r w:rsidR="00F1172E">
              <w:rPr>
                <w:noProof/>
                <w:webHidden/>
              </w:rPr>
              <w:fldChar w:fldCharType="end"/>
            </w:r>
          </w:hyperlink>
        </w:p>
        <w:p w14:paraId="12ED2188" w14:textId="1D916E94" w:rsidR="00F1172E" w:rsidRDefault="00A42FF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3150675" w:history="1">
            <w:r w:rsidR="00F1172E" w:rsidRPr="00745251">
              <w:rPr>
                <w:rStyle w:val="Hyperlink"/>
                <w:noProof/>
              </w:rPr>
              <w:t>VI.</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Running XTANT with additional options</w:t>
            </w:r>
            <w:r w:rsidR="00F1172E">
              <w:rPr>
                <w:noProof/>
                <w:webHidden/>
              </w:rPr>
              <w:tab/>
            </w:r>
            <w:r w:rsidR="00F1172E">
              <w:rPr>
                <w:noProof/>
                <w:webHidden/>
              </w:rPr>
              <w:fldChar w:fldCharType="begin"/>
            </w:r>
            <w:r w:rsidR="00F1172E">
              <w:rPr>
                <w:noProof/>
                <w:webHidden/>
              </w:rPr>
              <w:instrText xml:space="preserve"> PAGEREF _Toc133150675 \h </w:instrText>
            </w:r>
            <w:r w:rsidR="00F1172E">
              <w:rPr>
                <w:noProof/>
                <w:webHidden/>
              </w:rPr>
            </w:r>
            <w:r w:rsidR="00F1172E">
              <w:rPr>
                <w:noProof/>
                <w:webHidden/>
              </w:rPr>
              <w:fldChar w:fldCharType="separate"/>
            </w:r>
            <w:r w:rsidR="000D6ACC">
              <w:rPr>
                <w:noProof/>
                <w:webHidden/>
              </w:rPr>
              <w:t>7</w:t>
            </w:r>
            <w:r w:rsidR="00F1172E">
              <w:rPr>
                <w:noProof/>
                <w:webHidden/>
              </w:rPr>
              <w:fldChar w:fldCharType="end"/>
            </w:r>
          </w:hyperlink>
        </w:p>
        <w:p w14:paraId="2E2C1A46" w14:textId="4BA43629" w:rsidR="00F1172E" w:rsidRDefault="00A42FF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3150676" w:history="1">
            <w:r w:rsidR="00F1172E" w:rsidRPr="00745251">
              <w:rPr>
                <w:rStyle w:val="Hyperlink"/>
                <w:noProof/>
              </w:rPr>
              <w:t>VII.</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Files of the code</w:t>
            </w:r>
            <w:r w:rsidR="00F1172E">
              <w:rPr>
                <w:noProof/>
                <w:webHidden/>
              </w:rPr>
              <w:tab/>
            </w:r>
            <w:r w:rsidR="00F1172E">
              <w:rPr>
                <w:noProof/>
                <w:webHidden/>
              </w:rPr>
              <w:fldChar w:fldCharType="begin"/>
            </w:r>
            <w:r w:rsidR="00F1172E">
              <w:rPr>
                <w:noProof/>
                <w:webHidden/>
              </w:rPr>
              <w:instrText xml:space="preserve"> PAGEREF _Toc133150676 \h </w:instrText>
            </w:r>
            <w:r w:rsidR="00F1172E">
              <w:rPr>
                <w:noProof/>
                <w:webHidden/>
              </w:rPr>
            </w:r>
            <w:r w:rsidR="00F1172E">
              <w:rPr>
                <w:noProof/>
                <w:webHidden/>
              </w:rPr>
              <w:fldChar w:fldCharType="separate"/>
            </w:r>
            <w:r w:rsidR="000D6ACC">
              <w:rPr>
                <w:noProof/>
                <w:webHidden/>
              </w:rPr>
              <w:t>8</w:t>
            </w:r>
            <w:r w:rsidR="00F1172E">
              <w:rPr>
                <w:noProof/>
                <w:webHidden/>
              </w:rPr>
              <w:fldChar w:fldCharType="end"/>
            </w:r>
          </w:hyperlink>
        </w:p>
        <w:p w14:paraId="6CF8CE49" w14:textId="2D53212D" w:rsidR="00F1172E" w:rsidRDefault="00A42FF9">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33150677" w:history="1">
            <w:r w:rsidR="00F1172E" w:rsidRPr="00745251">
              <w:rPr>
                <w:rStyle w:val="Hyperlink"/>
                <w:noProof/>
              </w:rPr>
              <w:t>VIII.</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INPUT FILES</w:t>
            </w:r>
            <w:r w:rsidR="00F1172E">
              <w:rPr>
                <w:noProof/>
                <w:webHidden/>
              </w:rPr>
              <w:tab/>
            </w:r>
            <w:r w:rsidR="00F1172E">
              <w:rPr>
                <w:noProof/>
                <w:webHidden/>
              </w:rPr>
              <w:fldChar w:fldCharType="begin"/>
            </w:r>
            <w:r w:rsidR="00F1172E">
              <w:rPr>
                <w:noProof/>
                <w:webHidden/>
              </w:rPr>
              <w:instrText xml:space="preserve"> PAGEREF _Toc133150677 \h </w:instrText>
            </w:r>
            <w:r w:rsidR="00F1172E">
              <w:rPr>
                <w:noProof/>
                <w:webHidden/>
              </w:rPr>
            </w:r>
            <w:r w:rsidR="00F1172E">
              <w:rPr>
                <w:noProof/>
                <w:webHidden/>
              </w:rPr>
              <w:fldChar w:fldCharType="separate"/>
            </w:r>
            <w:r w:rsidR="000D6ACC">
              <w:rPr>
                <w:noProof/>
                <w:webHidden/>
              </w:rPr>
              <w:t>11</w:t>
            </w:r>
            <w:r w:rsidR="00F1172E">
              <w:rPr>
                <w:noProof/>
                <w:webHidden/>
              </w:rPr>
              <w:fldChar w:fldCharType="end"/>
            </w:r>
          </w:hyperlink>
        </w:p>
        <w:p w14:paraId="200EC513" w14:textId="6C9838CD" w:rsidR="00F1172E" w:rsidRDefault="00A42FF9">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3150678" w:history="1">
            <w:r w:rsidR="00F1172E" w:rsidRPr="00745251">
              <w:rPr>
                <w:rStyle w:val="Hyperlink"/>
                <w:noProof/>
              </w:rPr>
              <w:t>1.</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File INPUT_MATERIAL.txt</w:t>
            </w:r>
            <w:r w:rsidR="00F1172E">
              <w:rPr>
                <w:noProof/>
                <w:webHidden/>
              </w:rPr>
              <w:tab/>
            </w:r>
            <w:r w:rsidR="00F1172E">
              <w:rPr>
                <w:noProof/>
                <w:webHidden/>
              </w:rPr>
              <w:fldChar w:fldCharType="begin"/>
            </w:r>
            <w:r w:rsidR="00F1172E">
              <w:rPr>
                <w:noProof/>
                <w:webHidden/>
              </w:rPr>
              <w:instrText xml:space="preserve"> PAGEREF _Toc133150678 \h </w:instrText>
            </w:r>
            <w:r w:rsidR="00F1172E">
              <w:rPr>
                <w:noProof/>
                <w:webHidden/>
              </w:rPr>
            </w:r>
            <w:r w:rsidR="00F1172E">
              <w:rPr>
                <w:noProof/>
                <w:webHidden/>
              </w:rPr>
              <w:fldChar w:fldCharType="separate"/>
            </w:r>
            <w:r w:rsidR="000D6ACC">
              <w:rPr>
                <w:noProof/>
                <w:webHidden/>
              </w:rPr>
              <w:t>12</w:t>
            </w:r>
            <w:r w:rsidR="00F1172E">
              <w:rPr>
                <w:noProof/>
                <w:webHidden/>
              </w:rPr>
              <w:fldChar w:fldCharType="end"/>
            </w:r>
          </w:hyperlink>
        </w:p>
        <w:p w14:paraId="71AB3BCC" w14:textId="5F77852B" w:rsidR="00F1172E" w:rsidRDefault="00A42FF9">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3150679" w:history="1">
            <w:r w:rsidR="00F1172E" w:rsidRPr="00745251">
              <w:rPr>
                <w:rStyle w:val="Hyperlink"/>
                <w:noProof/>
              </w:rPr>
              <w:t>2.</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File NUMERICAL_PARAMETERS.txt</w:t>
            </w:r>
            <w:r w:rsidR="00F1172E">
              <w:rPr>
                <w:noProof/>
                <w:webHidden/>
              </w:rPr>
              <w:tab/>
            </w:r>
            <w:r w:rsidR="00F1172E">
              <w:rPr>
                <w:noProof/>
                <w:webHidden/>
              </w:rPr>
              <w:fldChar w:fldCharType="begin"/>
            </w:r>
            <w:r w:rsidR="00F1172E">
              <w:rPr>
                <w:noProof/>
                <w:webHidden/>
              </w:rPr>
              <w:instrText xml:space="preserve"> PAGEREF _Toc133150679 \h </w:instrText>
            </w:r>
            <w:r w:rsidR="00F1172E">
              <w:rPr>
                <w:noProof/>
                <w:webHidden/>
              </w:rPr>
            </w:r>
            <w:r w:rsidR="00F1172E">
              <w:rPr>
                <w:noProof/>
                <w:webHidden/>
              </w:rPr>
              <w:fldChar w:fldCharType="separate"/>
            </w:r>
            <w:r w:rsidR="000D6ACC">
              <w:rPr>
                <w:noProof/>
                <w:webHidden/>
              </w:rPr>
              <w:t>16</w:t>
            </w:r>
            <w:r w:rsidR="00F1172E">
              <w:rPr>
                <w:noProof/>
                <w:webHidden/>
              </w:rPr>
              <w:fldChar w:fldCharType="end"/>
            </w:r>
          </w:hyperlink>
        </w:p>
        <w:p w14:paraId="5121EF67" w14:textId="3E2DEB4D" w:rsidR="00F1172E" w:rsidRDefault="00A42FF9">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3150680" w:history="1">
            <w:r w:rsidR="00F1172E" w:rsidRPr="00745251">
              <w:rPr>
                <w:rStyle w:val="Hyperlink"/>
                <w:noProof/>
              </w:rPr>
              <w:t>3.</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Executing consecutive runs of the program automatically</w:t>
            </w:r>
            <w:r w:rsidR="00F1172E">
              <w:rPr>
                <w:noProof/>
                <w:webHidden/>
              </w:rPr>
              <w:tab/>
            </w:r>
            <w:r w:rsidR="00F1172E">
              <w:rPr>
                <w:noProof/>
                <w:webHidden/>
              </w:rPr>
              <w:fldChar w:fldCharType="begin"/>
            </w:r>
            <w:r w:rsidR="00F1172E">
              <w:rPr>
                <w:noProof/>
                <w:webHidden/>
              </w:rPr>
              <w:instrText xml:space="preserve"> PAGEREF _Toc133150680 \h </w:instrText>
            </w:r>
            <w:r w:rsidR="00F1172E">
              <w:rPr>
                <w:noProof/>
                <w:webHidden/>
              </w:rPr>
            </w:r>
            <w:r w:rsidR="00F1172E">
              <w:rPr>
                <w:noProof/>
                <w:webHidden/>
              </w:rPr>
              <w:fldChar w:fldCharType="separate"/>
            </w:r>
            <w:r w:rsidR="000D6ACC">
              <w:rPr>
                <w:noProof/>
                <w:webHidden/>
              </w:rPr>
              <w:t>24</w:t>
            </w:r>
            <w:r w:rsidR="00F1172E">
              <w:rPr>
                <w:noProof/>
                <w:webHidden/>
              </w:rPr>
              <w:fldChar w:fldCharType="end"/>
            </w:r>
          </w:hyperlink>
        </w:p>
        <w:p w14:paraId="1DEA2AA5" w14:textId="2176FE05" w:rsidR="00F1172E" w:rsidRDefault="00A42FF9">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3150681" w:history="1">
            <w:r w:rsidR="00F1172E" w:rsidRPr="00745251">
              <w:rPr>
                <w:rStyle w:val="Hyperlink"/>
                <w:noProof/>
              </w:rPr>
              <w:t>4.</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Folder [</w:t>
            </w:r>
            <w:r w:rsidR="00F1172E" w:rsidRPr="00745251">
              <w:rPr>
                <w:rStyle w:val="Hyperlink"/>
                <w:i/>
                <w:noProof/>
              </w:rPr>
              <w:t>material name</w:t>
            </w:r>
            <w:r w:rsidR="00F1172E" w:rsidRPr="00745251">
              <w:rPr>
                <w:rStyle w:val="Hyperlink"/>
                <w:noProof/>
              </w:rPr>
              <w:t>]</w:t>
            </w:r>
            <w:r w:rsidR="00F1172E">
              <w:rPr>
                <w:noProof/>
                <w:webHidden/>
              </w:rPr>
              <w:tab/>
            </w:r>
            <w:r w:rsidR="00F1172E">
              <w:rPr>
                <w:noProof/>
                <w:webHidden/>
              </w:rPr>
              <w:fldChar w:fldCharType="begin"/>
            </w:r>
            <w:r w:rsidR="00F1172E">
              <w:rPr>
                <w:noProof/>
                <w:webHidden/>
              </w:rPr>
              <w:instrText xml:space="preserve"> PAGEREF _Toc133150681 \h </w:instrText>
            </w:r>
            <w:r w:rsidR="00F1172E">
              <w:rPr>
                <w:noProof/>
                <w:webHidden/>
              </w:rPr>
            </w:r>
            <w:r w:rsidR="00F1172E">
              <w:rPr>
                <w:noProof/>
                <w:webHidden/>
              </w:rPr>
              <w:fldChar w:fldCharType="separate"/>
            </w:r>
            <w:r w:rsidR="000D6ACC">
              <w:rPr>
                <w:noProof/>
                <w:webHidden/>
              </w:rPr>
              <w:t>24</w:t>
            </w:r>
            <w:r w:rsidR="00F1172E">
              <w:rPr>
                <w:noProof/>
                <w:webHidden/>
              </w:rPr>
              <w:fldChar w:fldCharType="end"/>
            </w:r>
          </w:hyperlink>
        </w:p>
        <w:p w14:paraId="3B72C8D2" w14:textId="103CB835" w:rsidR="00F1172E" w:rsidRDefault="00A42FF9">
          <w:pPr>
            <w:pStyle w:val="TOC3"/>
            <w:rPr>
              <w:rFonts w:asciiTheme="minorHAnsi" w:eastAsiaTheme="minorEastAsia" w:hAnsiTheme="minorHAnsi" w:cstheme="minorBidi"/>
              <w:noProof/>
              <w:position w:val="0"/>
              <w:sz w:val="22"/>
              <w:szCs w:val="22"/>
              <w:lang w:val="en-US"/>
            </w:rPr>
          </w:pPr>
          <w:hyperlink w:anchor="_Toc133150682" w:history="1">
            <w:r w:rsidR="00F1172E" w:rsidRPr="00745251">
              <w:rPr>
                <w:rStyle w:val="Hyperlink"/>
                <w:noProof/>
              </w:rPr>
              <w:t>a)</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w:t>
            </w:r>
            <w:r w:rsidR="00F1172E" w:rsidRPr="00745251">
              <w:rPr>
                <w:rStyle w:val="Hyperlink"/>
                <w:i/>
                <w:noProof/>
              </w:rPr>
              <w:t>A</w:t>
            </w:r>
            <w:r w:rsidR="00F1172E" w:rsidRPr="00745251">
              <w:rPr>
                <w:rStyle w:val="Hyperlink"/>
                <w:noProof/>
              </w:rPr>
              <w:t>]_[</w:t>
            </w:r>
            <w:r w:rsidR="00F1172E" w:rsidRPr="00745251">
              <w:rPr>
                <w:rStyle w:val="Hyperlink"/>
                <w:i/>
                <w:noProof/>
              </w:rPr>
              <w:t>A</w:t>
            </w:r>
            <w:r w:rsidR="00F1172E" w:rsidRPr="00745251">
              <w:rPr>
                <w:rStyle w:val="Hyperlink"/>
                <w:noProof/>
              </w:rPr>
              <w:t>]_TB_Hamiltonian_parameters.txt  and [</w:t>
            </w:r>
            <w:r w:rsidR="00F1172E" w:rsidRPr="00745251">
              <w:rPr>
                <w:rStyle w:val="Hyperlink"/>
                <w:i/>
                <w:noProof/>
              </w:rPr>
              <w:t>A</w:t>
            </w:r>
            <w:r w:rsidR="00F1172E" w:rsidRPr="00745251">
              <w:rPr>
                <w:rStyle w:val="Hyperlink"/>
                <w:noProof/>
              </w:rPr>
              <w:t>]_[</w:t>
            </w:r>
            <w:r w:rsidR="00F1172E" w:rsidRPr="00745251">
              <w:rPr>
                <w:rStyle w:val="Hyperlink"/>
                <w:i/>
                <w:noProof/>
              </w:rPr>
              <w:t>A</w:t>
            </w:r>
            <w:r w:rsidR="00F1172E" w:rsidRPr="00745251">
              <w:rPr>
                <w:rStyle w:val="Hyperlink"/>
                <w:noProof/>
              </w:rPr>
              <w:t>]_TB_Repulsive_parameters.txt</w:t>
            </w:r>
            <w:r w:rsidR="00F1172E">
              <w:rPr>
                <w:noProof/>
                <w:webHidden/>
              </w:rPr>
              <w:tab/>
            </w:r>
            <w:r w:rsidR="00F1172E">
              <w:rPr>
                <w:noProof/>
                <w:webHidden/>
              </w:rPr>
              <w:fldChar w:fldCharType="begin"/>
            </w:r>
            <w:r w:rsidR="00F1172E">
              <w:rPr>
                <w:noProof/>
                <w:webHidden/>
              </w:rPr>
              <w:instrText xml:space="preserve"> PAGEREF _Toc133150682 \h </w:instrText>
            </w:r>
            <w:r w:rsidR="00F1172E">
              <w:rPr>
                <w:noProof/>
                <w:webHidden/>
              </w:rPr>
            </w:r>
            <w:r w:rsidR="00F1172E">
              <w:rPr>
                <w:noProof/>
                <w:webHidden/>
              </w:rPr>
              <w:fldChar w:fldCharType="separate"/>
            </w:r>
            <w:r w:rsidR="000D6ACC">
              <w:rPr>
                <w:noProof/>
                <w:webHidden/>
              </w:rPr>
              <w:t>25</w:t>
            </w:r>
            <w:r w:rsidR="00F1172E">
              <w:rPr>
                <w:noProof/>
                <w:webHidden/>
              </w:rPr>
              <w:fldChar w:fldCharType="end"/>
            </w:r>
          </w:hyperlink>
        </w:p>
        <w:p w14:paraId="3D8EE1B4" w14:textId="6064C27F" w:rsidR="00F1172E" w:rsidRDefault="00A42FF9">
          <w:pPr>
            <w:pStyle w:val="TOC3"/>
            <w:rPr>
              <w:rFonts w:asciiTheme="minorHAnsi" w:eastAsiaTheme="minorEastAsia" w:hAnsiTheme="minorHAnsi" w:cstheme="minorBidi"/>
              <w:noProof/>
              <w:position w:val="0"/>
              <w:sz w:val="22"/>
              <w:szCs w:val="22"/>
              <w:lang w:val="en-US"/>
            </w:rPr>
          </w:pPr>
          <w:hyperlink w:anchor="_Toc133150683" w:history="1">
            <w:r w:rsidR="00F1172E" w:rsidRPr="00745251">
              <w:rPr>
                <w:rStyle w:val="Hyperlink"/>
                <w:noProof/>
              </w:rPr>
              <w:t>b)</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w:t>
            </w:r>
            <w:r w:rsidR="00F1172E" w:rsidRPr="00745251">
              <w:rPr>
                <w:rStyle w:val="Hyperlink"/>
                <w:i/>
                <w:noProof/>
              </w:rPr>
              <w:t>A</w:t>
            </w:r>
            <w:r w:rsidR="00F1172E" w:rsidRPr="00745251">
              <w:rPr>
                <w:rStyle w:val="Hyperlink"/>
                <w:noProof/>
              </w:rPr>
              <w:t>]_[</w:t>
            </w:r>
            <w:r w:rsidR="00F1172E" w:rsidRPr="00745251">
              <w:rPr>
                <w:rStyle w:val="Hyperlink"/>
                <w:i/>
                <w:noProof/>
              </w:rPr>
              <w:t>A</w:t>
            </w:r>
            <w:r w:rsidR="00F1172E" w:rsidRPr="00745251">
              <w:rPr>
                <w:rStyle w:val="Hyperlink"/>
                <w:noProof/>
              </w:rPr>
              <w:t>]_vdW.txt</w:t>
            </w:r>
            <w:r w:rsidR="00F1172E">
              <w:rPr>
                <w:noProof/>
                <w:webHidden/>
              </w:rPr>
              <w:tab/>
            </w:r>
            <w:r w:rsidR="00F1172E">
              <w:rPr>
                <w:noProof/>
                <w:webHidden/>
              </w:rPr>
              <w:fldChar w:fldCharType="begin"/>
            </w:r>
            <w:r w:rsidR="00F1172E">
              <w:rPr>
                <w:noProof/>
                <w:webHidden/>
              </w:rPr>
              <w:instrText xml:space="preserve"> PAGEREF _Toc133150683 \h </w:instrText>
            </w:r>
            <w:r w:rsidR="00F1172E">
              <w:rPr>
                <w:noProof/>
                <w:webHidden/>
              </w:rPr>
            </w:r>
            <w:r w:rsidR="00F1172E">
              <w:rPr>
                <w:noProof/>
                <w:webHidden/>
              </w:rPr>
              <w:fldChar w:fldCharType="separate"/>
            </w:r>
            <w:r w:rsidR="000D6ACC">
              <w:rPr>
                <w:noProof/>
                <w:webHidden/>
              </w:rPr>
              <w:t>30</w:t>
            </w:r>
            <w:r w:rsidR="00F1172E">
              <w:rPr>
                <w:noProof/>
                <w:webHidden/>
              </w:rPr>
              <w:fldChar w:fldCharType="end"/>
            </w:r>
          </w:hyperlink>
        </w:p>
        <w:p w14:paraId="2D757FD2" w14:textId="0451F72A" w:rsidR="00F1172E" w:rsidRDefault="00A42FF9">
          <w:pPr>
            <w:pStyle w:val="TOC3"/>
            <w:rPr>
              <w:rFonts w:asciiTheme="minorHAnsi" w:eastAsiaTheme="minorEastAsia" w:hAnsiTheme="minorHAnsi" w:cstheme="minorBidi"/>
              <w:noProof/>
              <w:position w:val="0"/>
              <w:sz w:val="22"/>
              <w:szCs w:val="22"/>
              <w:lang w:val="en-US"/>
            </w:rPr>
          </w:pPr>
          <w:hyperlink w:anchor="_Toc133150684" w:history="1">
            <w:r w:rsidR="00F1172E" w:rsidRPr="00745251">
              <w:rPr>
                <w:rStyle w:val="Hyperlink"/>
                <w:noProof/>
              </w:rPr>
              <w:t>c)</w:t>
            </w:r>
            <w:r w:rsidR="00F1172E">
              <w:rPr>
                <w:rFonts w:asciiTheme="minorHAnsi" w:eastAsiaTheme="minorEastAsia" w:hAnsiTheme="minorHAnsi" w:cstheme="minorBidi"/>
                <w:noProof/>
                <w:position w:val="0"/>
                <w:sz w:val="22"/>
                <w:szCs w:val="22"/>
                <w:lang w:val="en-US"/>
              </w:rPr>
              <w:tab/>
            </w:r>
            <w:r w:rsidR="00F1172E" w:rsidRPr="00745251">
              <w:rPr>
                <w:rStyle w:val="Hyperlink"/>
                <w:noProof/>
                <w:lang w:val="en-US"/>
              </w:rPr>
              <w:t>[</w:t>
            </w:r>
            <w:r w:rsidR="00F1172E" w:rsidRPr="00745251">
              <w:rPr>
                <w:rStyle w:val="Hyperlink"/>
                <w:i/>
                <w:noProof/>
                <w:lang w:val="en-US"/>
              </w:rPr>
              <w:t>A</w:t>
            </w:r>
            <w:r w:rsidR="00F1172E" w:rsidRPr="00745251">
              <w:rPr>
                <w:rStyle w:val="Hyperlink"/>
                <w:noProof/>
                <w:lang w:val="en-US"/>
              </w:rPr>
              <w:t>]</w:t>
            </w:r>
            <w:r w:rsidR="00F1172E" w:rsidRPr="00745251">
              <w:rPr>
                <w:rStyle w:val="Hyperlink"/>
                <w:noProof/>
              </w:rPr>
              <w:t>_[</w:t>
            </w:r>
            <w:r w:rsidR="00F1172E" w:rsidRPr="00745251">
              <w:rPr>
                <w:rStyle w:val="Hyperlink"/>
                <w:i/>
                <w:noProof/>
              </w:rPr>
              <w:t>A</w:t>
            </w:r>
            <w:r w:rsidR="00F1172E" w:rsidRPr="00745251">
              <w:rPr>
                <w:rStyle w:val="Hyperlink"/>
                <w:noProof/>
              </w:rPr>
              <w:t>]_TB_Coulomb.txt</w:t>
            </w:r>
            <w:r w:rsidR="00F1172E">
              <w:rPr>
                <w:noProof/>
                <w:webHidden/>
              </w:rPr>
              <w:tab/>
            </w:r>
            <w:r w:rsidR="00F1172E">
              <w:rPr>
                <w:noProof/>
                <w:webHidden/>
              </w:rPr>
              <w:fldChar w:fldCharType="begin"/>
            </w:r>
            <w:r w:rsidR="00F1172E">
              <w:rPr>
                <w:noProof/>
                <w:webHidden/>
              </w:rPr>
              <w:instrText xml:space="preserve"> PAGEREF _Toc133150684 \h </w:instrText>
            </w:r>
            <w:r w:rsidR="00F1172E">
              <w:rPr>
                <w:noProof/>
                <w:webHidden/>
              </w:rPr>
            </w:r>
            <w:r w:rsidR="00F1172E">
              <w:rPr>
                <w:noProof/>
                <w:webHidden/>
              </w:rPr>
              <w:fldChar w:fldCharType="separate"/>
            </w:r>
            <w:r w:rsidR="000D6ACC">
              <w:rPr>
                <w:noProof/>
                <w:webHidden/>
              </w:rPr>
              <w:t>31</w:t>
            </w:r>
            <w:r w:rsidR="00F1172E">
              <w:rPr>
                <w:noProof/>
                <w:webHidden/>
              </w:rPr>
              <w:fldChar w:fldCharType="end"/>
            </w:r>
          </w:hyperlink>
        </w:p>
        <w:p w14:paraId="0FB5756E" w14:textId="743CAA2C" w:rsidR="00F1172E" w:rsidRDefault="00A42FF9">
          <w:pPr>
            <w:pStyle w:val="TOC3"/>
            <w:rPr>
              <w:rFonts w:asciiTheme="minorHAnsi" w:eastAsiaTheme="minorEastAsia" w:hAnsiTheme="minorHAnsi" w:cstheme="minorBidi"/>
              <w:noProof/>
              <w:position w:val="0"/>
              <w:sz w:val="22"/>
              <w:szCs w:val="22"/>
              <w:lang w:val="en-US"/>
            </w:rPr>
          </w:pPr>
          <w:hyperlink w:anchor="_Toc133150685" w:history="1">
            <w:r w:rsidR="00F1172E" w:rsidRPr="00745251">
              <w:rPr>
                <w:rStyle w:val="Hyperlink"/>
                <w:noProof/>
              </w:rPr>
              <w:t>d)</w:t>
            </w:r>
            <w:r w:rsidR="00F1172E">
              <w:rPr>
                <w:rFonts w:asciiTheme="minorHAnsi" w:eastAsiaTheme="minorEastAsia" w:hAnsiTheme="minorHAnsi" w:cstheme="minorBidi"/>
                <w:noProof/>
                <w:position w:val="0"/>
                <w:sz w:val="22"/>
                <w:szCs w:val="22"/>
                <w:lang w:val="en-US"/>
              </w:rPr>
              <w:tab/>
            </w:r>
            <w:r w:rsidR="00F1172E" w:rsidRPr="00745251">
              <w:rPr>
                <w:rStyle w:val="Hyperlink"/>
                <w:noProof/>
                <w:lang w:val="en-US"/>
              </w:rPr>
              <w:t>[</w:t>
            </w:r>
            <w:r w:rsidR="00F1172E" w:rsidRPr="00745251">
              <w:rPr>
                <w:rStyle w:val="Hyperlink"/>
                <w:i/>
                <w:noProof/>
                <w:lang w:val="en-US"/>
              </w:rPr>
              <w:t>A</w:t>
            </w:r>
            <w:r w:rsidR="00F1172E" w:rsidRPr="00745251">
              <w:rPr>
                <w:rStyle w:val="Hyperlink"/>
                <w:noProof/>
                <w:lang w:val="en-US"/>
              </w:rPr>
              <w:t>]</w:t>
            </w:r>
            <w:r w:rsidR="00F1172E" w:rsidRPr="00745251">
              <w:rPr>
                <w:rStyle w:val="Hyperlink"/>
                <w:noProof/>
              </w:rPr>
              <w:t>_[</w:t>
            </w:r>
            <w:r w:rsidR="00F1172E" w:rsidRPr="00745251">
              <w:rPr>
                <w:rStyle w:val="Hyperlink"/>
                <w:i/>
                <w:noProof/>
              </w:rPr>
              <w:t>A</w:t>
            </w:r>
            <w:r w:rsidR="00F1172E" w:rsidRPr="00745251">
              <w:rPr>
                <w:rStyle w:val="Hyperlink"/>
                <w:noProof/>
              </w:rPr>
              <w:t>]_TB_short.txt</w:t>
            </w:r>
            <w:r w:rsidR="00F1172E" w:rsidRPr="00745251">
              <w:rPr>
                <w:rStyle w:val="Hyperlink"/>
                <w:noProof/>
                <w:lang w:val="en-US"/>
              </w:rPr>
              <w:t xml:space="preserve">  or  [</w:t>
            </w:r>
            <w:r w:rsidR="00F1172E" w:rsidRPr="00745251">
              <w:rPr>
                <w:rStyle w:val="Hyperlink"/>
                <w:i/>
                <w:noProof/>
                <w:lang w:val="en-US"/>
              </w:rPr>
              <w:t>A</w:t>
            </w:r>
            <w:r w:rsidR="00F1172E" w:rsidRPr="00745251">
              <w:rPr>
                <w:rStyle w:val="Hyperlink"/>
                <w:noProof/>
                <w:lang w:val="en-US"/>
              </w:rPr>
              <w:t>]</w:t>
            </w:r>
            <w:r w:rsidR="00F1172E" w:rsidRPr="00745251">
              <w:rPr>
                <w:rStyle w:val="Hyperlink"/>
                <w:noProof/>
              </w:rPr>
              <w:t>_[</w:t>
            </w:r>
            <w:r w:rsidR="00F1172E" w:rsidRPr="00745251">
              <w:rPr>
                <w:rStyle w:val="Hyperlink"/>
                <w:i/>
                <w:noProof/>
              </w:rPr>
              <w:t>A</w:t>
            </w:r>
            <w:r w:rsidR="00F1172E" w:rsidRPr="00745251">
              <w:rPr>
                <w:rStyle w:val="Hyperlink"/>
                <w:noProof/>
              </w:rPr>
              <w:t>]_TB_wall.txt</w:t>
            </w:r>
            <w:r w:rsidR="00F1172E">
              <w:rPr>
                <w:noProof/>
                <w:webHidden/>
              </w:rPr>
              <w:tab/>
            </w:r>
            <w:r w:rsidR="00F1172E">
              <w:rPr>
                <w:noProof/>
                <w:webHidden/>
              </w:rPr>
              <w:fldChar w:fldCharType="begin"/>
            </w:r>
            <w:r w:rsidR="00F1172E">
              <w:rPr>
                <w:noProof/>
                <w:webHidden/>
              </w:rPr>
              <w:instrText xml:space="preserve"> PAGEREF _Toc133150685 \h </w:instrText>
            </w:r>
            <w:r w:rsidR="00F1172E">
              <w:rPr>
                <w:noProof/>
                <w:webHidden/>
              </w:rPr>
            </w:r>
            <w:r w:rsidR="00F1172E">
              <w:rPr>
                <w:noProof/>
                <w:webHidden/>
              </w:rPr>
              <w:fldChar w:fldCharType="separate"/>
            </w:r>
            <w:r w:rsidR="000D6ACC">
              <w:rPr>
                <w:noProof/>
                <w:webHidden/>
              </w:rPr>
              <w:t>31</w:t>
            </w:r>
            <w:r w:rsidR="00F1172E">
              <w:rPr>
                <w:noProof/>
                <w:webHidden/>
              </w:rPr>
              <w:fldChar w:fldCharType="end"/>
            </w:r>
          </w:hyperlink>
        </w:p>
        <w:p w14:paraId="3F66C425" w14:textId="3B140A23" w:rsidR="00F1172E" w:rsidRDefault="00A42FF9">
          <w:pPr>
            <w:pStyle w:val="TOC3"/>
            <w:rPr>
              <w:rFonts w:asciiTheme="minorHAnsi" w:eastAsiaTheme="minorEastAsia" w:hAnsiTheme="minorHAnsi" w:cstheme="minorBidi"/>
              <w:noProof/>
              <w:position w:val="0"/>
              <w:sz w:val="22"/>
              <w:szCs w:val="22"/>
              <w:lang w:val="en-US"/>
            </w:rPr>
          </w:pPr>
          <w:hyperlink w:anchor="_Toc133150686" w:history="1">
            <w:r w:rsidR="00F1172E" w:rsidRPr="00745251">
              <w:rPr>
                <w:rStyle w:val="Hyperlink"/>
                <w:noProof/>
              </w:rPr>
              <w:t>e)</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Unit_cell_equilibrium.txt</w:t>
            </w:r>
            <w:r w:rsidR="00F1172E">
              <w:rPr>
                <w:noProof/>
                <w:webHidden/>
              </w:rPr>
              <w:tab/>
            </w:r>
            <w:r w:rsidR="00F1172E">
              <w:rPr>
                <w:noProof/>
                <w:webHidden/>
              </w:rPr>
              <w:fldChar w:fldCharType="begin"/>
            </w:r>
            <w:r w:rsidR="00F1172E">
              <w:rPr>
                <w:noProof/>
                <w:webHidden/>
              </w:rPr>
              <w:instrText xml:space="preserve"> PAGEREF _Toc133150686 \h </w:instrText>
            </w:r>
            <w:r w:rsidR="00F1172E">
              <w:rPr>
                <w:noProof/>
                <w:webHidden/>
              </w:rPr>
            </w:r>
            <w:r w:rsidR="00F1172E">
              <w:rPr>
                <w:noProof/>
                <w:webHidden/>
              </w:rPr>
              <w:fldChar w:fldCharType="separate"/>
            </w:r>
            <w:r w:rsidR="000D6ACC">
              <w:rPr>
                <w:noProof/>
                <w:webHidden/>
              </w:rPr>
              <w:t>32</w:t>
            </w:r>
            <w:r w:rsidR="00F1172E">
              <w:rPr>
                <w:noProof/>
                <w:webHidden/>
              </w:rPr>
              <w:fldChar w:fldCharType="end"/>
            </w:r>
          </w:hyperlink>
        </w:p>
        <w:p w14:paraId="647F8858" w14:textId="41ED2795" w:rsidR="00F1172E" w:rsidRDefault="00A42FF9">
          <w:pPr>
            <w:pStyle w:val="TOC3"/>
            <w:rPr>
              <w:rFonts w:asciiTheme="minorHAnsi" w:eastAsiaTheme="minorEastAsia" w:hAnsiTheme="minorHAnsi" w:cstheme="minorBidi"/>
              <w:noProof/>
              <w:position w:val="0"/>
              <w:sz w:val="22"/>
              <w:szCs w:val="22"/>
              <w:lang w:val="en-US"/>
            </w:rPr>
          </w:pPr>
          <w:hyperlink w:anchor="_Toc133150687" w:history="1">
            <w:r w:rsidR="00F1172E" w:rsidRPr="00745251">
              <w:rPr>
                <w:rStyle w:val="Hyperlink"/>
                <w:noProof/>
              </w:rPr>
              <w:t>f)</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Unit_cell_atom_relative_coordinates.txt</w:t>
            </w:r>
            <w:r w:rsidR="00F1172E">
              <w:rPr>
                <w:noProof/>
                <w:webHidden/>
              </w:rPr>
              <w:tab/>
            </w:r>
            <w:r w:rsidR="00F1172E">
              <w:rPr>
                <w:noProof/>
                <w:webHidden/>
              </w:rPr>
              <w:fldChar w:fldCharType="begin"/>
            </w:r>
            <w:r w:rsidR="00F1172E">
              <w:rPr>
                <w:noProof/>
                <w:webHidden/>
              </w:rPr>
              <w:instrText xml:space="preserve"> PAGEREF _Toc133150687 \h </w:instrText>
            </w:r>
            <w:r w:rsidR="00F1172E">
              <w:rPr>
                <w:noProof/>
                <w:webHidden/>
              </w:rPr>
            </w:r>
            <w:r w:rsidR="00F1172E">
              <w:rPr>
                <w:noProof/>
                <w:webHidden/>
              </w:rPr>
              <w:fldChar w:fldCharType="separate"/>
            </w:r>
            <w:r w:rsidR="000D6ACC">
              <w:rPr>
                <w:noProof/>
                <w:webHidden/>
              </w:rPr>
              <w:t>32</w:t>
            </w:r>
            <w:r w:rsidR="00F1172E">
              <w:rPr>
                <w:noProof/>
                <w:webHidden/>
              </w:rPr>
              <w:fldChar w:fldCharType="end"/>
            </w:r>
          </w:hyperlink>
        </w:p>
        <w:p w14:paraId="0B9E8E0F" w14:textId="1EDA33F8" w:rsidR="00F1172E" w:rsidRDefault="00A42FF9">
          <w:pPr>
            <w:pStyle w:val="TOC3"/>
            <w:rPr>
              <w:rFonts w:asciiTheme="minorHAnsi" w:eastAsiaTheme="minorEastAsia" w:hAnsiTheme="minorHAnsi" w:cstheme="minorBidi"/>
              <w:noProof/>
              <w:position w:val="0"/>
              <w:sz w:val="22"/>
              <w:szCs w:val="22"/>
              <w:lang w:val="en-US"/>
            </w:rPr>
          </w:pPr>
          <w:hyperlink w:anchor="_Toc133150688" w:history="1">
            <w:r w:rsidR="00F1172E" w:rsidRPr="00745251">
              <w:rPr>
                <w:rStyle w:val="Hyperlink"/>
                <w:noProof/>
                <w:lang w:val="en-US"/>
              </w:rPr>
              <w:t>g)</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Files SAVE_supercell.dat, SAVE_atoms.dat and SAVE_el_distribution.dat</w:t>
            </w:r>
            <w:r w:rsidR="00F1172E">
              <w:rPr>
                <w:noProof/>
                <w:webHidden/>
              </w:rPr>
              <w:tab/>
            </w:r>
            <w:r w:rsidR="00F1172E">
              <w:rPr>
                <w:noProof/>
                <w:webHidden/>
              </w:rPr>
              <w:fldChar w:fldCharType="begin"/>
            </w:r>
            <w:r w:rsidR="00F1172E">
              <w:rPr>
                <w:noProof/>
                <w:webHidden/>
              </w:rPr>
              <w:instrText xml:space="preserve"> PAGEREF _Toc133150688 \h </w:instrText>
            </w:r>
            <w:r w:rsidR="00F1172E">
              <w:rPr>
                <w:noProof/>
                <w:webHidden/>
              </w:rPr>
            </w:r>
            <w:r w:rsidR="00F1172E">
              <w:rPr>
                <w:noProof/>
                <w:webHidden/>
              </w:rPr>
              <w:fldChar w:fldCharType="separate"/>
            </w:r>
            <w:r w:rsidR="000D6ACC">
              <w:rPr>
                <w:noProof/>
                <w:webHidden/>
              </w:rPr>
              <w:t>33</w:t>
            </w:r>
            <w:r w:rsidR="00F1172E">
              <w:rPr>
                <w:noProof/>
                <w:webHidden/>
              </w:rPr>
              <w:fldChar w:fldCharType="end"/>
            </w:r>
          </w:hyperlink>
        </w:p>
        <w:p w14:paraId="5CBC931D" w14:textId="4542B5F4" w:rsidR="00F1172E" w:rsidRDefault="00A42FF9">
          <w:pPr>
            <w:pStyle w:val="TOC3"/>
            <w:rPr>
              <w:rFonts w:asciiTheme="minorHAnsi" w:eastAsiaTheme="minorEastAsia" w:hAnsiTheme="minorHAnsi" w:cstheme="minorBidi"/>
              <w:noProof/>
              <w:position w:val="0"/>
              <w:sz w:val="22"/>
              <w:szCs w:val="22"/>
              <w:lang w:val="en-US"/>
            </w:rPr>
          </w:pPr>
          <w:hyperlink w:anchor="_Toc133150689" w:history="1">
            <w:r w:rsidR="00F1172E" w:rsidRPr="00745251">
              <w:rPr>
                <w:rStyle w:val="Hyperlink"/>
                <w:noProof/>
              </w:rPr>
              <w:t>Creation of initial configuration of an amorphous material</w:t>
            </w:r>
            <w:r w:rsidR="00F1172E">
              <w:rPr>
                <w:noProof/>
                <w:webHidden/>
              </w:rPr>
              <w:tab/>
            </w:r>
            <w:r w:rsidR="00F1172E">
              <w:rPr>
                <w:noProof/>
                <w:webHidden/>
              </w:rPr>
              <w:fldChar w:fldCharType="begin"/>
            </w:r>
            <w:r w:rsidR="00F1172E">
              <w:rPr>
                <w:noProof/>
                <w:webHidden/>
              </w:rPr>
              <w:instrText xml:space="preserve"> PAGEREF _Toc133150689 \h </w:instrText>
            </w:r>
            <w:r w:rsidR="00F1172E">
              <w:rPr>
                <w:noProof/>
                <w:webHidden/>
              </w:rPr>
            </w:r>
            <w:r w:rsidR="00F1172E">
              <w:rPr>
                <w:noProof/>
                <w:webHidden/>
              </w:rPr>
              <w:fldChar w:fldCharType="separate"/>
            </w:r>
            <w:r w:rsidR="000D6ACC">
              <w:rPr>
                <w:noProof/>
                <w:webHidden/>
              </w:rPr>
              <w:t>33</w:t>
            </w:r>
            <w:r w:rsidR="00F1172E">
              <w:rPr>
                <w:noProof/>
                <w:webHidden/>
              </w:rPr>
              <w:fldChar w:fldCharType="end"/>
            </w:r>
          </w:hyperlink>
        </w:p>
        <w:p w14:paraId="4964AC2E" w14:textId="00A15EE6" w:rsidR="00F1172E" w:rsidRDefault="00A42FF9">
          <w:pPr>
            <w:pStyle w:val="TOC3"/>
            <w:rPr>
              <w:rFonts w:asciiTheme="minorHAnsi" w:eastAsiaTheme="minorEastAsia" w:hAnsiTheme="minorHAnsi" w:cstheme="minorBidi"/>
              <w:noProof/>
              <w:position w:val="0"/>
              <w:sz w:val="22"/>
              <w:szCs w:val="22"/>
              <w:lang w:val="en-US"/>
            </w:rPr>
          </w:pPr>
          <w:hyperlink w:anchor="_Toc133150690" w:history="1">
            <w:r w:rsidR="00F1172E" w:rsidRPr="00745251">
              <w:rPr>
                <w:rStyle w:val="Hyperlink"/>
                <w:noProof/>
                <w:lang w:val="en-US"/>
              </w:rPr>
              <w:t>h)</w:t>
            </w:r>
            <w:r w:rsidR="00F1172E">
              <w:rPr>
                <w:rFonts w:asciiTheme="minorHAnsi" w:eastAsiaTheme="minorEastAsia" w:hAnsiTheme="minorHAnsi" w:cstheme="minorBidi"/>
                <w:noProof/>
                <w:position w:val="0"/>
                <w:sz w:val="22"/>
                <w:szCs w:val="22"/>
                <w:lang w:val="en-US"/>
              </w:rPr>
              <w:tab/>
            </w:r>
            <w:r w:rsidR="00F1172E" w:rsidRPr="00745251">
              <w:rPr>
                <w:rStyle w:val="Hyperlink"/>
                <w:noProof/>
                <w:lang w:val="en-US"/>
              </w:rPr>
              <w:t>Extended XYZ files</w:t>
            </w:r>
            <w:r w:rsidR="00F1172E">
              <w:rPr>
                <w:noProof/>
                <w:webHidden/>
              </w:rPr>
              <w:tab/>
            </w:r>
            <w:r w:rsidR="00F1172E">
              <w:rPr>
                <w:noProof/>
                <w:webHidden/>
              </w:rPr>
              <w:fldChar w:fldCharType="begin"/>
            </w:r>
            <w:r w:rsidR="00F1172E">
              <w:rPr>
                <w:noProof/>
                <w:webHidden/>
              </w:rPr>
              <w:instrText xml:space="preserve"> PAGEREF _Toc133150690 \h </w:instrText>
            </w:r>
            <w:r w:rsidR="00F1172E">
              <w:rPr>
                <w:noProof/>
                <w:webHidden/>
              </w:rPr>
            </w:r>
            <w:r w:rsidR="00F1172E">
              <w:rPr>
                <w:noProof/>
                <w:webHidden/>
              </w:rPr>
              <w:fldChar w:fldCharType="separate"/>
            </w:r>
            <w:r w:rsidR="000D6ACC">
              <w:rPr>
                <w:noProof/>
                <w:webHidden/>
              </w:rPr>
              <w:t>34</w:t>
            </w:r>
            <w:r w:rsidR="00F1172E">
              <w:rPr>
                <w:noProof/>
                <w:webHidden/>
              </w:rPr>
              <w:fldChar w:fldCharType="end"/>
            </w:r>
          </w:hyperlink>
        </w:p>
        <w:p w14:paraId="362E4916" w14:textId="3ED0CFE6" w:rsidR="00F1172E" w:rsidRDefault="00A42FF9">
          <w:pPr>
            <w:pStyle w:val="TOC3"/>
            <w:rPr>
              <w:rFonts w:asciiTheme="minorHAnsi" w:eastAsiaTheme="minorEastAsia" w:hAnsiTheme="minorHAnsi" w:cstheme="minorBidi"/>
              <w:noProof/>
              <w:position w:val="0"/>
              <w:sz w:val="22"/>
              <w:szCs w:val="22"/>
              <w:lang w:val="en-US"/>
            </w:rPr>
          </w:pPr>
          <w:hyperlink w:anchor="_Toc133150691" w:history="1">
            <w:r w:rsidR="00F1172E" w:rsidRPr="00745251">
              <w:rPr>
                <w:rStyle w:val="Hyperlink"/>
                <w:noProof/>
                <w:lang w:val="en-US"/>
              </w:rPr>
              <w:t>i)</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Files PHASE_[</w:t>
            </w:r>
            <w:r w:rsidR="00F1172E" w:rsidRPr="00745251">
              <w:rPr>
                <w:rStyle w:val="Hyperlink"/>
                <w:i/>
                <w:noProof/>
              </w:rPr>
              <w:t>i</w:t>
            </w:r>
            <w:r w:rsidR="00F1172E" w:rsidRPr="00745251">
              <w:rPr>
                <w:rStyle w:val="Hyperlink"/>
                <w:noProof/>
              </w:rPr>
              <w:t>]_atoms.dat and PHASE_[</w:t>
            </w:r>
            <w:r w:rsidR="00F1172E" w:rsidRPr="00745251">
              <w:rPr>
                <w:rStyle w:val="Hyperlink"/>
                <w:i/>
                <w:noProof/>
              </w:rPr>
              <w:t>i</w:t>
            </w:r>
            <w:r w:rsidR="00F1172E" w:rsidRPr="00745251">
              <w:rPr>
                <w:rStyle w:val="Hyperlink"/>
                <w:noProof/>
              </w:rPr>
              <w:t>]_supercell.dat</w:t>
            </w:r>
            <w:r w:rsidR="00F1172E">
              <w:rPr>
                <w:noProof/>
                <w:webHidden/>
              </w:rPr>
              <w:tab/>
            </w:r>
            <w:r w:rsidR="00F1172E">
              <w:rPr>
                <w:noProof/>
                <w:webHidden/>
              </w:rPr>
              <w:fldChar w:fldCharType="begin"/>
            </w:r>
            <w:r w:rsidR="00F1172E">
              <w:rPr>
                <w:noProof/>
                <w:webHidden/>
              </w:rPr>
              <w:instrText xml:space="preserve"> PAGEREF _Toc133150691 \h </w:instrText>
            </w:r>
            <w:r w:rsidR="00F1172E">
              <w:rPr>
                <w:noProof/>
                <w:webHidden/>
              </w:rPr>
            </w:r>
            <w:r w:rsidR="00F1172E">
              <w:rPr>
                <w:noProof/>
                <w:webHidden/>
              </w:rPr>
              <w:fldChar w:fldCharType="separate"/>
            </w:r>
            <w:r w:rsidR="000D6ACC">
              <w:rPr>
                <w:noProof/>
                <w:webHidden/>
              </w:rPr>
              <w:t>36</w:t>
            </w:r>
            <w:r w:rsidR="00F1172E">
              <w:rPr>
                <w:noProof/>
                <w:webHidden/>
              </w:rPr>
              <w:fldChar w:fldCharType="end"/>
            </w:r>
          </w:hyperlink>
        </w:p>
        <w:p w14:paraId="28B6ABCF" w14:textId="6C76EF9A" w:rsidR="00F1172E" w:rsidRDefault="00A42FF9">
          <w:pPr>
            <w:pStyle w:val="TOC3"/>
            <w:rPr>
              <w:rFonts w:asciiTheme="minorHAnsi" w:eastAsiaTheme="minorEastAsia" w:hAnsiTheme="minorHAnsi" w:cstheme="minorBidi"/>
              <w:noProof/>
              <w:position w:val="0"/>
              <w:sz w:val="22"/>
              <w:szCs w:val="22"/>
              <w:lang w:val="en-US"/>
            </w:rPr>
          </w:pPr>
          <w:hyperlink w:anchor="_Toc133150692" w:history="1">
            <w:r w:rsidR="00F1172E" w:rsidRPr="00745251">
              <w:rPr>
                <w:rStyle w:val="Hyperlink"/>
                <w:noProof/>
              </w:rPr>
              <w:t>Calculation of free-energy along reaction coordinate path</w:t>
            </w:r>
            <w:r w:rsidR="00F1172E">
              <w:rPr>
                <w:noProof/>
                <w:webHidden/>
              </w:rPr>
              <w:tab/>
            </w:r>
            <w:r w:rsidR="00F1172E">
              <w:rPr>
                <w:noProof/>
                <w:webHidden/>
              </w:rPr>
              <w:fldChar w:fldCharType="begin"/>
            </w:r>
            <w:r w:rsidR="00F1172E">
              <w:rPr>
                <w:noProof/>
                <w:webHidden/>
              </w:rPr>
              <w:instrText xml:space="preserve"> PAGEREF _Toc133150692 \h </w:instrText>
            </w:r>
            <w:r w:rsidR="00F1172E">
              <w:rPr>
                <w:noProof/>
                <w:webHidden/>
              </w:rPr>
            </w:r>
            <w:r w:rsidR="00F1172E">
              <w:rPr>
                <w:noProof/>
                <w:webHidden/>
              </w:rPr>
              <w:fldChar w:fldCharType="separate"/>
            </w:r>
            <w:r w:rsidR="000D6ACC">
              <w:rPr>
                <w:noProof/>
                <w:webHidden/>
              </w:rPr>
              <w:t>36</w:t>
            </w:r>
            <w:r w:rsidR="00F1172E">
              <w:rPr>
                <w:noProof/>
                <w:webHidden/>
              </w:rPr>
              <w:fldChar w:fldCharType="end"/>
            </w:r>
          </w:hyperlink>
        </w:p>
        <w:p w14:paraId="02E9DD60" w14:textId="1B05EE09" w:rsidR="00F1172E" w:rsidRDefault="00A42FF9">
          <w:pPr>
            <w:pStyle w:val="TOC3"/>
            <w:rPr>
              <w:rFonts w:asciiTheme="minorHAnsi" w:eastAsiaTheme="minorEastAsia" w:hAnsiTheme="minorHAnsi" w:cstheme="minorBidi"/>
              <w:noProof/>
              <w:position w:val="0"/>
              <w:sz w:val="22"/>
              <w:szCs w:val="22"/>
              <w:lang w:val="en-US"/>
            </w:rPr>
          </w:pPr>
          <w:hyperlink w:anchor="_Toc133150693" w:history="1">
            <w:r w:rsidR="00F1172E" w:rsidRPr="00745251">
              <w:rPr>
                <w:rStyle w:val="Hyperlink"/>
                <w:noProof/>
              </w:rPr>
              <w:t>j)</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File [</w:t>
            </w:r>
            <w:r w:rsidR="00F1172E" w:rsidRPr="00745251">
              <w:rPr>
                <w:rStyle w:val="Hyperlink"/>
                <w:i/>
                <w:noProof/>
              </w:rPr>
              <w:t>Material</w:t>
            </w:r>
            <w:r w:rsidR="00F1172E" w:rsidRPr="00745251">
              <w:rPr>
                <w:rStyle w:val="Hyperlink"/>
                <w:noProof/>
              </w:rPr>
              <w:t>].cdf</w:t>
            </w:r>
            <w:r w:rsidR="00F1172E">
              <w:rPr>
                <w:noProof/>
                <w:webHidden/>
              </w:rPr>
              <w:tab/>
            </w:r>
            <w:r w:rsidR="00F1172E">
              <w:rPr>
                <w:noProof/>
                <w:webHidden/>
              </w:rPr>
              <w:fldChar w:fldCharType="begin"/>
            </w:r>
            <w:r w:rsidR="00F1172E">
              <w:rPr>
                <w:noProof/>
                <w:webHidden/>
              </w:rPr>
              <w:instrText xml:space="preserve"> PAGEREF _Toc133150693 \h </w:instrText>
            </w:r>
            <w:r w:rsidR="00F1172E">
              <w:rPr>
                <w:noProof/>
                <w:webHidden/>
              </w:rPr>
            </w:r>
            <w:r w:rsidR="00F1172E">
              <w:rPr>
                <w:noProof/>
                <w:webHidden/>
              </w:rPr>
              <w:fldChar w:fldCharType="separate"/>
            </w:r>
            <w:r w:rsidR="000D6ACC">
              <w:rPr>
                <w:noProof/>
                <w:webHidden/>
              </w:rPr>
              <w:t>36</w:t>
            </w:r>
            <w:r w:rsidR="00F1172E">
              <w:rPr>
                <w:noProof/>
                <w:webHidden/>
              </w:rPr>
              <w:fldChar w:fldCharType="end"/>
            </w:r>
          </w:hyperlink>
        </w:p>
        <w:p w14:paraId="60DE4FB0" w14:textId="33AB1A0C" w:rsidR="00F1172E" w:rsidRDefault="00A42FF9">
          <w:pPr>
            <w:pStyle w:val="TOC3"/>
            <w:rPr>
              <w:rFonts w:asciiTheme="minorHAnsi" w:eastAsiaTheme="minorEastAsia" w:hAnsiTheme="minorHAnsi" w:cstheme="minorBidi"/>
              <w:noProof/>
              <w:position w:val="0"/>
              <w:sz w:val="22"/>
              <w:szCs w:val="22"/>
              <w:lang w:val="en-US"/>
            </w:rPr>
          </w:pPr>
          <w:hyperlink w:anchor="_Toc133150694" w:history="1">
            <w:r w:rsidR="00F1172E" w:rsidRPr="00745251">
              <w:rPr>
                <w:rStyle w:val="Hyperlink"/>
                <w:noProof/>
              </w:rPr>
              <w:t>k)</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Files with electron mean free paths</w:t>
            </w:r>
            <w:r w:rsidR="00F1172E">
              <w:rPr>
                <w:noProof/>
                <w:webHidden/>
              </w:rPr>
              <w:tab/>
            </w:r>
            <w:r w:rsidR="00F1172E">
              <w:rPr>
                <w:noProof/>
                <w:webHidden/>
              </w:rPr>
              <w:fldChar w:fldCharType="begin"/>
            </w:r>
            <w:r w:rsidR="00F1172E">
              <w:rPr>
                <w:noProof/>
                <w:webHidden/>
              </w:rPr>
              <w:instrText xml:space="preserve"> PAGEREF _Toc133150694 \h </w:instrText>
            </w:r>
            <w:r w:rsidR="00F1172E">
              <w:rPr>
                <w:noProof/>
                <w:webHidden/>
              </w:rPr>
            </w:r>
            <w:r w:rsidR="00F1172E">
              <w:rPr>
                <w:noProof/>
                <w:webHidden/>
              </w:rPr>
              <w:fldChar w:fldCharType="separate"/>
            </w:r>
            <w:r w:rsidR="000D6ACC">
              <w:rPr>
                <w:noProof/>
                <w:webHidden/>
              </w:rPr>
              <w:t>37</w:t>
            </w:r>
            <w:r w:rsidR="00F1172E">
              <w:rPr>
                <w:noProof/>
                <w:webHidden/>
              </w:rPr>
              <w:fldChar w:fldCharType="end"/>
            </w:r>
          </w:hyperlink>
        </w:p>
        <w:p w14:paraId="4BA40C66" w14:textId="6169BE2D" w:rsidR="00F1172E" w:rsidRDefault="00A42FF9">
          <w:pPr>
            <w:pStyle w:val="TOC3"/>
            <w:rPr>
              <w:rFonts w:asciiTheme="minorHAnsi" w:eastAsiaTheme="minorEastAsia" w:hAnsiTheme="minorHAnsi" w:cstheme="minorBidi"/>
              <w:noProof/>
              <w:position w:val="0"/>
              <w:sz w:val="22"/>
              <w:szCs w:val="22"/>
              <w:lang w:val="en-US"/>
            </w:rPr>
          </w:pPr>
          <w:hyperlink w:anchor="_Toc133150695" w:history="1">
            <w:r w:rsidR="00F1172E" w:rsidRPr="00745251">
              <w:rPr>
                <w:rStyle w:val="Hyperlink"/>
                <w:noProof/>
              </w:rPr>
              <w:t>l)</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Files with photon attenuation lengths</w:t>
            </w:r>
            <w:r w:rsidR="00F1172E">
              <w:rPr>
                <w:noProof/>
                <w:webHidden/>
              </w:rPr>
              <w:tab/>
            </w:r>
            <w:r w:rsidR="00F1172E">
              <w:rPr>
                <w:noProof/>
                <w:webHidden/>
              </w:rPr>
              <w:fldChar w:fldCharType="begin"/>
            </w:r>
            <w:r w:rsidR="00F1172E">
              <w:rPr>
                <w:noProof/>
                <w:webHidden/>
              </w:rPr>
              <w:instrText xml:space="preserve"> PAGEREF _Toc133150695 \h </w:instrText>
            </w:r>
            <w:r w:rsidR="00F1172E">
              <w:rPr>
                <w:noProof/>
                <w:webHidden/>
              </w:rPr>
            </w:r>
            <w:r w:rsidR="00F1172E">
              <w:rPr>
                <w:noProof/>
                <w:webHidden/>
              </w:rPr>
              <w:fldChar w:fldCharType="separate"/>
            </w:r>
            <w:r w:rsidR="000D6ACC">
              <w:rPr>
                <w:noProof/>
                <w:webHidden/>
              </w:rPr>
              <w:t>38</w:t>
            </w:r>
            <w:r w:rsidR="00F1172E">
              <w:rPr>
                <w:noProof/>
                <w:webHidden/>
              </w:rPr>
              <w:fldChar w:fldCharType="end"/>
            </w:r>
          </w:hyperlink>
        </w:p>
        <w:p w14:paraId="6F7C8064" w14:textId="2DE5515F" w:rsidR="00F1172E" w:rsidRDefault="00A42FF9">
          <w:pPr>
            <w:pStyle w:val="TOC3"/>
            <w:rPr>
              <w:rFonts w:asciiTheme="minorHAnsi" w:eastAsiaTheme="minorEastAsia" w:hAnsiTheme="minorHAnsi" w:cstheme="minorBidi"/>
              <w:noProof/>
              <w:position w:val="0"/>
              <w:sz w:val="22"/>
              <w:szCs w:val="22"/>
              <w:lang w:val="en-US"/>
            </w:rPr>
          </w:pPr>
          <w:hyperlink w:anchor="_Toc133150696" w:history="1">
            <w:r w:rsidR="00F1172E" w:rsidRPr="00745251">
              <w:rPr>
                <w:rStyle w:val="Hyperlink"/>
                <w:noProof/>
              </w:rPr>
              <w:t>m)</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K-points grid</w:t>
            </w:r>
            <w:r w:rsidR="00F1172E">
              <w:rPr>
                <w:noProof/>
                <w:webHidden/>
              </w:rPr>
              <w:tab/>
            </w:r>
            <w:r w:rsidR="00F1172E">
              <w:rPr>
                <w:noProof/>
                <w:webHidden/>
              </w:rPr>
              <w:fldChar w:fldCharType="begin"/>
            </w:r>
            <w:r w:rsidR="00F1172E">
              <w:rPr>
                <w:noProof/>
                <w:webHidden/>
              </w:rPr>
              <w:instrText xml:space="preserve"> PAGEREF _Toc133150696 \h </w:instrText>
            </w:r>
            <w:r w:rsidR="00F1172E">
              <w:rPr>
                <w:noProof/>
                <w:webHidden/>
              </w:rPr>
            </w:r>
            <w:r w:rsidR="00F1172E">
              <w:rPr>
                <w:noProof/>
                <w:webHidden/>
              </w:rPr>
              <w:fldChar w:fldCharType="separate"/>
            </w:r>
            <w:r w:rsidR="000D6ACC">
              <w:rPr>
                <w:noProof/>
                <w:webHidden/>
              </w:rPr>
              <w:t>38</w:t>
            </w:r>
            <w:r w:rsidR="00F1172E">
              <w:rPr>
                <w:noProof/>
                <w:webHidden/>
              </w:rPr>
              <w:fldChar w:fldCharType="end"/>
            </w:r>
          </w:hyperlink>
        </w:p>
        <w:p w14:paraId="16566648" w14:textId="3C45D9EE" w:rsidR="00F1172E" w:rsidRDefault="00A42FF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3150697" w:history="1">
            <w:r w:rsidR="00F1172E" w:rsidRPr="00745251">
              <w:rPr>
                <w:rStyle w:val="Hyperlink"/>
                <w:noProof/>
              </w:rPr>
              <w:t>IX.</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Output Files</w:t>
            </w:r>
            <w:r w:rsidR="00F1172E">
              <w:rPr>
                <w:noProof/>
                <w:webHidden/>
              </w:rPr>
              <w:tab/>
            </w:r>
            <w:r w:rsidR="00F1172E">
              <w:rPr>
                <w:noProof/>
                <w:webHidden/>
              </w:rPr>
              <w:fldChar w:fldCharType="begin"/>
            </w:r>
            <w:r w:rsidR="00F1172E">
              <w:rPr>
                <w:noProof/>
                <w:webHidden/>
              </w:rPr>
              <w:instrText xml:space="preserve"> PAGEREF _Toc133150697 \h </w:instrText>
            </w:r>
            <w:r w:rsidR="00F1172E">
              <w:rPr>
                <w:noProof/>
                <w:webHidden/>
              </w:rPr>
            </w:r>
            <w:r w:rsidR="00F1172E">
              <w:rPr>
                <w:noProof/>
                <w:webHidden/>
              </w:rPr>
              <w:fldChar w:fldCharType="separate"/>
            </w:r>
            <w:r w:rsidR="000D6ACC">
              <w:rPr>
                <w:noProof/>
                <w:webHidden/>
              </w:rPr>
              <w:t>38</w:t>
            </w:r>
            <w:r w:rsidR="00F1172E">
              <w:rPr>
                <w:noProof/>
                <w:webHidden/>
              </w:rPr>
              <w:fldChar w:fldCharType="end"/>
            </w:r>
          </w:hyperlink>
        </w:p>
        <w:p w14:paraId="0B9E85A4" w14:textId="7AC14C1D" w:rsidR="00F1172E" w:rsidRDefault="00A42FF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698" w:history="1">
            <w:r w:rsidR="00F1172E" w:rsidRPr="00745251">
              <w:rPr>
                <w:rStyle w:val="Hyperlink"/>
                <w:noProof/>
              </w:rPr>
              <w:t>1)</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OUTPUT_Error_log.dat</w:t>
            </w:r>
            <w:r w:rsidR="00F1172E">
              <w:rPr>
                <w:noProof/>
                <w:webHidden/>
              </w:rPr>
              <w:tab/>
            </w:r>
            <w:r w:rsidR="00F1172E">
              <w:rPr>
                <w:noProof/>
                <w:webHidden/>
              </w:rPr>
              <w:fldChar w:fldCharType="begin"/>
            </w:r>
            <w:r w:rsidR="00F1172E">
              <w:rPr>
                <w:noProof/>
                <w:webHidden/>
              </w:rPr>
              <w:instrText xml:space="preserve"> PAGEREF _Toc133150698 \h </w:instrText>
            </w:r>
            <w:r w:rsidR="00F1172E">
              <w:rPr>
                <w:noProof/>
                <w:webHidden/>
              </w:rPr>
            </w:r>
            <w:r w:rsidR="00F1172E">
              <w:rPr>
                <w:noProof/>
                <w:webHidden/>
              </w:rPr>
              <w:fldChar w:fldCharType="separate"/>
            </w:r>
            <w:r w:rsidR="000D6ACC">
              <w:rPr>
                <w:noProof/>
                <w:webHidden/>
              </w:rPr>
              <w:t>38</w:t>
            </w:r>
            <w:r w:rsidR="00F1172E">
              <w:rPr>
                <w:noProof/>
                <w:webHidden/>
              </w:rPr>
              <w:fldChar w:fldCharType="end"/>
            </w:r>
          </w:hyperlink>
        </w:p>
        <w:p w14:paraId="5B79A1DE" w14:textId="4FB71933" w:rsidR="00F1172E" w:rsidRDefault="00A42FF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699" w:history="1">
            <w:r w:rsidR="00F1172E" w:rsidRPr="00745251">
              <w:rPr>
                <w:rStyle w:val="Hyperlink"/>
                <w:noProof/>
              </w:rPr>
              <w:t>2)</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OUTPUT_Energy.dat</w:t>
            </w:r>
            <w:r w:rsidR="00F1172E">
              <w:rPr>
                <w:noProof/>
                <w:webHidden/>
              </w:rPr>
              <w:tab/>
            </w:r>
            <w:r w:rsidR="00F1172E">
              <w:rPr>
                <w:noProof/>
                <w:webHidden/>
              </w:rPr>
              <w:fldChar w:fldCharType="begin"/>
            </w:r>
            <w:r w:rsidR="00F1172E">
              <w:rPr>
                <w:noProof/>
                <w:webHidden/>
              </w:rPr>
              <w:instrText xml:space="preserve"> PAGEREF _Toc133150699 \h </w:instrText>
            </w:r>
            <w:r w:rsidR="00F1172E">
              <w:rPr>
                <w:noProof/>
                <w:webHidden/>
              </w:rPr>
            </w:r>
            <w:r w:rsidR="00F1172E">
              <w:rPr>
                <w:noProof/>
                <w:webHidden/>
              </w:rPr>
              <w:fldChar w:fldCharType="separate"/>
            </w:r>
            <w:r w:rsidR="000D6ACC">
              <w:rPr>
                <w:noProof/>
                <w:webHidden/>
              </w:rPr>
              <w:t>39</w:t>
            </w:r>
            <w:r w:rsidR="00F1172E">
              <w:rPr>
                <w:noProof/>
                <w:webHidden/>
              </w:rPr>
              <w:fldChar w:fldCharType="end"/>
            </w:r>
          </w:hyperlink>
        </w:p>
        <w:p w14:paraId="6443B1D0" w14:textId="69E25303" w:rsidR="00F1172E" w:rsidRDefault="00A42FF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00" w:history="1">
            <w:r w:rsidR="00F1172E" w:rsidRPr="00745251">
              <w:rPr>
                <w:rStyle w:val="Hyperlink"/>
                <w:noProof/>
              </w:rPr>
              <w:t>3)</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Directory OUTPUT_[</w:t>
            </w:r>
            <w:r w:rsidR="00F1172E" w:rsidRPr="00745251">
              <w:rPr>
                <w:rStyle w:val="Hyperlink"/>
                <w:i/>
                <w:noProof/>
              </w:rPr>
              <w:t>material</w:t>
            </w:r>
            <w:r w:rsidR="00F1172E" w:rsidRPr="00745251">
              <w:rPr>
                <w:rStyle w:val="Hyperlink"/>
                <w:noProof/>
              </w:rPr>
              <w:t>]_hw=[</w:t>
            </w:r>
            <w:r w:rsidR="00F1172E" w:rsidRPr="00745251">
              <w:rPr>
                <w:rStyle w:val="Hyperlink"/>
                <w:i/>
                <w:noProof/>
              </w:rPr>
              <w:t>hw</w:t>
            </w:r>
            <w:r w:rsidR="00F1172E" w:rsidRPr="00745251">
              <w:rPr>
                <w:rStyle w:val="Hyperlink"/>
                <w:noProof/>
              </w:rPr>
              <w:t>]_t=[</w:t>
            </w:r>
            <w:r w:rsidR="00F1172E" w:rsidRPr="00745251">
              <w:rPr>
                <w:rStyle w:val="Hyperlink"/>
                <w:i/>
                <w:noProof/>
              </w:rPr>
              <w:t>t</w:t>
            </w:r>
            <w:r w:rsidR="00F1172E" w:rsidRPr="00745251">
              <w:rPr>
                <w:rStyle w:val="Hyperlink"/>
                <w:noProof/>
              </w:rPr>
              <w:t>]_F=[</w:t>
            </w:r>
            <w:r w:rsidR="00F1172E" w:rsidRPr="00745251">
              <w:rPr>
                <w:rStyle w:val="Hyperlink"/>
                <w:i/>
                <w:noProof/>
              </w:rPr>
              <w:t>F</w:t>
            </w:r>
            <w:r w:rsidR="00F1172E" w:rsidRPr="00745251">
              <w:rPr>
                <w:rStyle w:val="Hyperlink"/>
                <w:noProof/>
              </w:rPr>
              <w:t>]</w:t>
            </w:r>
            <w:r w:rsidR="00F1172E">
              <w:rPr>
                <w:noProof/>
                <w:webHidden/>
              </w:rPr>
              <w:tab/>
            </w:r>
            <w:r w:rsidR="00F1172E">
              <w:rPr>
                <w:noProof/>
                <w:webHidden/>
              </w:rPr>
              <w:fldChar w:fldCharType="begin"/>
            </w:r>
            <w:r w:rsidR="00F1172E">
              <w:rPr>
                <w:noProof/>
                <w:webHidden/>
              </w:rPr>
              <w:instrText xml:space="preserve"> PAGEREF _Toc133150700 \h </w:instrText>
            </w:r>
            <w:r w:rsidR="00F1172E">
              <w:rPr>
                <w:noProof/>
                <w:webHidden/>
              </w:rPr>
            </w:r>
            <w:r w:rsidR="00F1172E">
              <w:rPr>
                <w:noProof/>
                <w:webHidden/>
              </w:rPr>
              <w:fldChar w:fldCharType="separate"/>
            </w:r>
            <w:r w:rsidR="000D6ACC">
              <w:rPr>
                <w:noProof/>
                <w:webHidden/>
              </w:rPr>
              <w:t>39</w:t>
            </w:r>
            <w:r w:rsidR="00F1172E">
              <w:rPr>
                <w:noProof/>
                <w:webHidden/>
              </w:rPr>
              <w:fldChar w:fldCharType="end"/>
            </w:r>
          </w:hyperlink>
        </w:p>
        <w:p w14:paraId="1409758C" w14:textId="1468E809" w:rsidR="00F1172E" w:rsidRDefault="00A42FF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01" w:history="1">
            <w:r w:rsidR="00F1172E" w:rsidRPr="00745251">
              <w:rPr>
                <w:rStyle w:val="Hyperlink"/>
                <w:noProof/>
              </w:rPr>
              <w:t>4)</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Communication with the program on-the-fly</w:t>
            </w:r>
            <w:r w:rsidR="00F1172E">
              <w:rPr>
                <w:noProof/>
                <w:webHidden/>
              </w:rPr>
              <w:tab/>
            </w:r>
            <w:r w:rsidR="00F1172E">
              <w:rPr>
                <w:noProof/>
                <w:webHidden/>
              </w:rPr>
              <w:fldChar w:fldCharType="begin"/>
            </w:r>
            <w:r w:rsidR="00F1172E">
              <w:rPr>
                <w:noProof/>
                <w:webHidden/>
              </w:rPr>
              <w:instrText xml:space="preserve"> PAGEREF _Toc133150701 \h </w:instrText>
            </w:r>
            <w:r w:rsidR="00F1172E">
              <w:rPr>
                <w:noProof/>
                <w:webHidden/>
              </w:rPr>
            </w:r>
            <w:r w:rsidR="00F1172E">
              <w:rPr>
                <w:noProof/>
                <w:webHidden/>
              </w:rPr>
              <w:fldChar w:fldCharType="separate"/>
            </w:r>
            <w:r w:rsidR="000D6ACC">
              <w:rPr>
                <w:noProof/>
                <w:webHidden/>
              </w:rPr>
              <w:t>40</w:t>
            </w:r>
            <w:r w:rsidR="00F1172E">
              <w:rPr>
                <w:noProof/>
                <w:webHidden/>
              </w:rPr>
              <w:fldChar w:fldCharType="end"/>
            </w:r>
          </w:hyperlink>
        </w:p>
        <w:p w14:paraId="49EF2E70" w14:textId="16199BEA" w:rsidR="00F1172E" w:rsidRDefault="00A42FF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02" w:history="1">
            <w:r w:rsidR="00F1172E" w:rsidRPr="00745251">
              <w:rPr>
                <w:rStyle w:val="Hyperlink"/>
                <w:noProof/>
              </w:rPr>
              <w:t>5)</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Plotting:  OUTPUT_Gnuplot_all.sh</w:t>
            </w:r>
            <w:r w:rsidR="00F1172E">
              <w:rPr>
                <w:noProof/>
                <w:webHidden/>
              </w:rPr>
              <w:tab/>
            </w:r>
            <w:r w:rsidR="00F1172E">
              <w:rPr>
                <w:noProof/>
                <w:webHidden/>
              </w:rPr>
              <w:fldChar w:fldCharType="begin"/>
            </w:r>
            <w:r w:rsidR="00F1172E">
              <w:rPr>
                <w:noProof/>
                <w:webHidden/>
              </w:rPr>
              <w:instrText xml:space="preserve"> PAGEREF _Toc133150702 \h </w:instrText>
            </w:r>
            <w:r w:rsidR="00F1172E">
              <w:rPr>
                <w:noProof/>
                <w:webHidden/>
              </w:rPr>
            </w:r>
            <w:r w:rsidR="00F1172E">
              <w:rPr>
                <w:noProof/>
                <w:webHidden/>
              </w:rPr>
              <w:fldChar w:fldCharType="separate"/>
            </w:r>
            <w:r w:rsidR="000D6ACC">
              <w:rPr>
                <w:noProof/>
                <w:webHidden/>
              </w:rPr>
              <w:t>40</w:t>
            </w:r>
            <w:r w:rsidR="00F1172E">
              <w:rPr>
                <w:noProof/>
                <w:webHidden/>
              </w:rPr>
              <w:fldChar w:fldCharType="end"/>
            </w:r>
          </w:hyperlink>
        </w:p>
        <w:p w14:paraId="77D54976" w14:textId="7D068095" w:rsidR="00F1172E" w:rsidRDefault="00A42FF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03" w:history="1">
            <w:r w:rsidR="00F1172E" w:rsidRPr="00745251">
              <w:rPr>
                <w:rStyle w:val="Hyperlink"/>
                <w:noProof/>
              </w:rPr>
              <w:t>6)</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Output data files</w:t>
            </w:r>
            <w:r w:rsidR="00F1172E">
              <w:rPr>
                <w:noProof/>
                <w:webHidden/>
              </w:rPr>
              <w:tab/>
            </w:r>
            <w:r w:rsidR="00F1172E">
              <w:rPr>
                <w:noProof/>
                <w:webHidden/>
              </w:rPr>
              <w:fldChar w:fldCharType="begin"/>
            </w:r>
            <w:r w:rsidR="00F1172E">
              <w:rPr>
                <w:noProof/>
                <w:webHidden/>
              </w:rPr>
              <w:instrText xml:space="preserve"> PAGEREF _Toc133150703 \h </w:instrText>
            </w:r>
            <w:r w:rsidR="00F1172E">
              <w:rPr>
                <w:noProof/>
                <w:webHidden/>
              </w:rPr>
            </w:r>
            <w:r w:rsidR="00F1172E">
              <w:rPr>
                <w:noProof/>
                <w:webHidden/>
              </w:rPr>
              <w:fldChar w:fldCharType="separate"/>
            </w:r>
            <w:r w:rsidR="000D6ACC">
              <w:rPr>
                <w:noProof/>
                <w:webHidden/>
              </w:rPr>
              <w:t>42</w:t>
            </w:r>
            <w:r w:rsidR="00F1172E">
              <w:rPr>
                <w:noProof/>
                <w:webHidden/>
              </w:rPr>
              <w:fldChar w:fldCharType="end"/>
            </w:r>
          </w:hyperlink>
        </w:p>
        <w:p w14:paraId="4C703EB5" w14:textId="2921B3BC" w:rsidR="00F1172E" w:rsidRDefault="00A42FF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04" w:history="1">
            <w:r w:rsidR="00F1172E" w:rsidRPr="00745251">
              <w:rPr>
                <w:rStyle w:val="Hyperlink"/>
                <w:noProof/>
              </w:rPr>
              <w:t>7)</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_CONVOLVED.dat output data files</w:t>
            </w:r>
            <w:r w:rsidR="00F1172E">
              <w:rPr>
                <w:noProof/>
                <w:webHidden/>
              </w:rPr>
              <w:tab/>
            </w:r>
            <w:r w:rsidR="00F1172E">
              <w:rPr>
                <w:noProof/>
                <w:webHidden/>
              </w:rPr>
              <w:fldChar w:fldCharType="begin"/>
            </w:r>
            <w:r w:rsidR="00F1172E">
              <w:rPr>
                <w:noProof/>
                <w:webHidden/>
              </w:rPr>
              <w:instrText xml:space="preserve"> PAGEREF _Toc133150704 \h </w:instrText>
            </w:r>
            <w:r w:rsidR="00F1172E">
              <w:rPr>
                <w:noProof/>
                <w:webHidden/>
              </w:rPr>
            </w:r>
            <w:r w:rsidR="00F1172E">
              <w:rPr>
                <w:noProof/>
                <w:webHidden/>
              </w:rPr>
              <w:fldChar w:fldCharType="separate"/>
            </w:r>
            <w:r w:rsidR="000D6ACC">
              <w:rPr>
                <w:noProof/>
                <w:webHidden/>
              </w:rPr>
              <w:t>46</w:t>
            </w:r>
            <w:r w:rsidR="00F1172E">
              <w:rPr>
                <w:noProof/>
                <w:webHidden/>
              </w:rPr>
              <w:fldChar w:fldCharType="end"/>
            </w:r>
          </w:hyperlink>
        </w:p>
        <w:p w14:paraId="092295ED" w14:textId="4796DF1D" w:rsidR="00F1172E" w:rsidRDefault="00A42FF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3150705" w:history="1">
            <w:r w:rsidR="00F1172E" w:rsidRPr="00745251">
              <w:rPr>
                <w:rStyle w:val="Hyperlink"/>
                <w:noProof/>
              </w:rPr>
              <w:t>X.</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Post-processing</w:t>
            </w:r>
            <w:r w:rsidR="00F1172E">
              <w:rPr>
                <w:noProof/>
                <w:webHidden/>
              </w:rPr>
              <w:tab/>
            </w:r>
            <w:r w:rsidR="00F1172E">
              <w:rPr>
                <w:noProof/>
                <w:webHidden/>
              </w:rPr>
              <w:fldChar w:fldCharType="begin"/>
            </w:r>
            <w:r w:rsidR="00F1172E">
              <w:rPr>
                <w:noProof/>
                <w:webHidden/>
              </w:rPr>
              <w:instrText xml:space="preserve"> PAGEREF _Toc133150705 \h </w:instrText>
            </w:r>
            <w:r w:rsidR="00F1172E">
              <w:rPr>
                <w:noProof/>
                <w:webHidden/>
              </w:rPr>
            </w:r>
            <w:r w:rsidR="00F1172E">
              <w:rPr>
                <w:noProof/>
                <w:webHidden/>
              </w:rPr>
              <w:fldChar w:fldCharType="separate"/>
            </w:r>
            <w:r w:rsidR="000D6ACC">
              <w:rPr>
                <w:noProof/>
                <w:webHidden/>
              </w:rPr>
              <w:t>46</w:t>
            </w:r>
            <w:r w:rsidR="00F1172E">
              <w:rPr>
                <w:noProof/>
                <w:webHidden/>
              </w:rPr>
              <w:fldChar w:fldCharType="end"/>
            </w:r>
          </w:hyperlink>
        </w:p>
        <w:p w14:paraId="0EDE555B" w14:textId="77123337" w:rsidR="00F1172E" w:rsidRDefault="00A42FF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06" w:history="1">
            <w:r w:rsidR="00F1172E" w:rsidRPr="00745251">
              <w:rPr>
                <w:rStyle w:val="Hyperlink"/>
                <w:noProof/>
              </w:rPr>
              <w:t>1)</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Extracting pair correlation function</w:t>
            </w:r>
            <w:r w:rsidR="00F1172E">
              <w:rPr>
                <w:noProof/>
                <w:webHidden/>
              </w:rPr>
              <w:tab/>
            </w:r>
            <w:r w:rsidR="00F1172E">
              <w:rPr>
                <w:noProof/>
                <w:webHidden/>
              </w:rPr>
              <w:fldChar w:fldCharType="begin"/>
            </w:r>
            <w:r w:rsidR="00F1172E">
              <w:rPr>
                <w:noProof/>
                <w:webHidden/>
              </w:rPr>
              <w:instrText xml:space="preserve"> PAGEREF _Toc133150706 \h </w:instrText>
            </w:r>
            <w:r w:rsidR="00F1172E">
              <w:rPr>
                <w:noProof/>
                <w:webHidden/>
              </w:rPr>
            </w:r>
            <w:r w:rsidR="00F1172E">
              <w:rPr>
                <w:noProof/>
                <w:webHidden/>
              </w:rPr>
              <w:fldChar w:fldCharType="separate"/>
            </w:r>
            <w:r w:rsidR="000D6ACC">
              <w:rPr>
                <w:noProof/>
                <w:webHidden/>
              </w:rPr>
              <w:t>46</w:t>
            </w:r>
            <w:r w:rsidR="00F1172E">
              <w:rPr>
                <w:noProof/>
                <w:webHidden/>
              </w:rPr>
              <w:fldChar w:fldCharType="end"/>
            </w:r>
          </w:hyperlink>
        </w:p>
        <w:p w14:paraId="027D36A4" w14:textId="13410122" w:rsidR="00F1172E" w:rsidRDefault="00A42FF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07" w:history="1">
            <w:r w:rsidR="00F1172E" w:rsidRPr="00745251">
              <w:rPr>
                <w:rStyle w:val="Hyperlink"/>
                <w:noProof/>
              </w:rPr>
              <w:t>2)</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Calculation of velocity autocorrelation and phonon spectra</w:t>
            </w:r>
            <w:r w:rsidR="00F1172E">
              <w:rPr>
                <w:noProof/>
                <w:webHidden/>
              </w:rPr>
              <w:tab/>
            </w:r>
            <w:r w:rsidR="00F1172E">
              <w:rPr>
                <w:noProof/>
                <w:webHidden/>
              </w:rPr>
              <w:fldChar w:fldCharType="begin"/>
            </w:r>
            <w:r w:rsidR="00F1172E">
              <w:rPr>
                <w:noProof/>
                <w:webHidden/>
              </w:rPr>
              <w:instrText xml:space="preserve"> PAGEREF _Toc133150707 \h </w:instrText>
            </w:r>
            <w:r w:rsidR="00F1172E">
              <w:rPr>
                <w:noProof/>
                <w:webHidden/>
              </w:rPr>
            </w:r>
            <w:r w:rsidR="00F1172E">
              <w:rPr>
                <w:noProof/>
                <w:webHidden/>
              </w:rPr>
              <w:fldChar w:fldCharType="separate"/>
            </w:r>
            <w:r w:rsidR="000D6ACC">
              <w:rPr>
                <w:noProof/>
                <w:webHidden/>
              </w:rPr>
              <w:t>46</w:t>
            </w:r>
            <w:r w:rsidR="00F1172E">
              <w:rPr>
                <w:noProof/>
                <w:webHidden/>
              </w:rPr>
              <w:fldChar w:fldCharType="end"/>
            </w:r>
          </w:hyperlink>
        </w:p>
        <w:p w14:paraId="18A5D5FF" w14:textId="6E138FA0" w:rsidR="00F1172E" w:rsidRDefault="00A42FF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08" w:history="1">
            <w:r w:rsidR="00F1172E" w:rsidRPr="00745251">
              <w:rPr>
                <w:rStyle w:val="Hyperlink"/>
                <w:noProof/>
              </w:rPr>
              <w:t>3)</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Calculation of electron-ion coupling parameter g(T</w:t>
            </w:r>
            <w:r w:rsidR="00F1172E" w:rsidRPr="00745251">
              <w:rPr>
                <w:rStyle w:val="Hyperlink"/>
                <w:noProof/>
                <w:vertAlign w:val="subscript"/>
              </w:rPr>
              <w:t>e</w:t>
            </w:r>
            <w:r w:rsidR="00F1172E" w:rsidRPr="00745251">
              <w:rPr>
                <w:rStyle w:val="Hyperlink"/>
                <w:noProof/>
              </w:rPr>
              <w:t>), C</w:t>
            </w:r>
            <w:r w:rsidR="00F1172E" w:rsidRPr="00745251">
              <w:rPr>
                <w:rStyle w:val="Hyperlink"/>
                <w:noProof/>
                <w:vertAlign w:val="subscript"/>
              </w:rPr>
              <w:t>e</w:t>
            </w:r>
            <w:r w:rsidR="00F1172E" w:rsidRPr="00745251">
              <w:rPr>
                <w:rStyle w:val="Hyperlink"/>
                <w:noProof/>
              </w:rPr>
              <w:t>(T</w:t>
            </w:r>
            <w:r w:rsidR="00F1172E" w:rsidRPr="00745251">
              <w:rPr>
                <w:rStyle w:val="Hyperlink"/>
                <w:noProof/>
                <w:vertAlign w:val="subscript"/>
              </w:rPr>
              <w:t>e</w:t>
            </w:r>
            <w:r w:rsidR="00F1172E" w:rsidRPr="00745251">
              <w:rPr>
                <w:rStyle w:val="Hyperlink"/>
                <w:noProof/>
              </w:rPr>
              <w:t>), μ(T</w:t>
            </w:r>
            <w:r w:rsidR="00F1172E" w:rsidRPr="00745251">
              <w:rPr>
                <w:rStyle w:val="Hyperlink"/>
                <w:noProof/>
                <w:vertAlign w:val="subscript"/>
              </w:rPr>
              <w:t>e</w:t>
            </w:r>
            <w:r w:rsidR="00F1172E" w:rsidRPr="00745251">
              <w:rPr>
                <w:rStyle w:val="Hyperlink"/>
                <w:noProof/>
              </w:rPr>
              <w:t>), P</w:t>
            </w:r>
            <w:r w:rsidR="00F1172E" w:rsidRPr="00745251">
              <w:rPr>
                <w:rStyle w:val="Hyperlink"/>
                <w:noProof/>
                <w:vertAlign w:val="subscript"/>
              </w:rPr>
              <w:t>e</w:t>
            </w:r>
            <w:r w:rsidR="00F1172E" w:rsidRPr="00745251">
              <w:rPr>
                <w:rStyle w:val="Hyperlink"/>
                <w:noProof/>
              </w:rPr>
              <w:t>(T</w:t>
            </w:r>
            <w:r w:rsidR="00F1172E" w:rsidRPr="00745251">
              <w:rPr>
                <w:rStyle w:val="Hyperlink"/>
                <w:noProof/>
                <w:vertAlign w:val="subscript"/>
              </w:rPr>
              <w:t>e</w:t>
            </w:r>
            <w:r w:rsidR="00F1172E" w:rsidRPr="00745251">
              <w:rPr>
                <w:rStyle w:val="Hyperlink"/>
                <w:noProof/>
              </w:rPr>
              <w:t>)</w:t>
            </w:r>
            <w:r w:rsidR="00F1172E">
              <w:rPr>
                <w:noProof/>
                <w:webHidden/>
              </w:rPr>
              <w:tab/>
            </w:r>
            <w:r w:rsidR="00F1172E">
              <w:rPr>
                <w:noProof/>
                <w:webHidden/>
              </w:rPr>
              <w:fldChar w:fldCharType="begin"/>
            </w:r>
            <w:r w:rsidR="00F1172E">
              <w:rPr>
                <w:noProof/>
                <w:webHidden/>
              </w:rPr>
              <w:instrText xml:space="preserve"> PAGEREF _Toc133150708 \h </w:instrText>
            </w:r>
            <w:r w:rsidR="00F1172E">
              <w:rPr>
                <w:noProof/>
                <w:webHidden/>
              </w:rPr>
            </w:r>
            <w:r w:rsidR="00F1172E">
              <w:rPr>
                <w:noProof/>
                <w:webHidden/>
              </w:rPr>
              <w:fldChar w:fldCharType="separate"/>
            </w:r>
            <w:r w:rsidR="000D6ACC">
              <w:rPr>
                <w:noProof/>
                <w:webHidden/>
              </w:rPr>
              <w:t>47</w:t>
            </w:r>
            <w:r w:rsidR="00F1172E">
              <w:rPr>
                <w:noProof/>
                <w:webHidden/>
              </w:rPr>
              <w:fldChar w:fldCharType="end"/>
            </w:r>
          </w:hyperlink>
        </w:p>
        <w:p w14:paraId="2D0F55C2" w14:textId="03EB9D55" w:rsidR="00F1172E" w:rsidRDefault="00A42FF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09" w:history="1">
            <w:r w:rsidR="00F1172E" w:rsidRPr="00745251">
              <w:rPr>
                <w:rStyle w:val="Hyperlink"/>
                <w:noProof/>
              </w:rPr>
              <w:t>4)</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Extracting optical parameters for given wavelength from the spectrum</w:t>
            </w:r>
            <w:r w:rsidR="00F1172E">
              <w:rPr>
                <w:noProof/>
                <w:webHidden/>
              </w:rPr>
              <w:tab/>
            </w:r>
            <w:r w:rsidR="00F1172E">
              <w:rPr>
                <w:noProof/>
                <w:webHidden/>
              </w:rPr>
              <w:fldChar w:fldCharType="begin"/>
            </w:r>
            <w:r w:rsidR="00F1172E">
              <w:rPr>
                <w:noProof/>
                <w:webHidden/>
              </w:rPr>
              <w:instrText xml:space="preserve"> PAGEREF _Toc133150709 \h </w:instrText>
            </w:r>
            <w:r w:rsidR="00F1172E">
              <w:rPr>
                <w:noProof/>
                <w:webHidden/>
              </w:rPr>
            </w:r>
            <w:r w:rsidR="00F1172E">
              <w:rPr>
                <w:noProof/>
                <w:webHidden/>
              </w:rPr>
              <w:fldChar w:fldCharType="separate"/>
            </w:r>
            <w:r w:rsidR="000D6ACC">
              <w:rPr>
                <w:noProof/>
                <w:webHidden/>
              </w:rPr>
              <w:t>49</w:t>
            </w:r>
            <w:r w:rsidR="00F1172E">
              <w:rPr>
                <w:noProof/>
                <w:webHidden/>
              </w:rPr>
              <w:fldChar w:fldCharType="end"/>
            </w:r>
          </w:hyperlink>
        </w:p>
        <w:p w14:paraId="4059ADD9" w14:textId="6401E82D" w:rsidR="00F1172E" w:rsidRDefault="00A42FF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10" w:history="1">
            <w:r w:rsidR="00F1172E" w:rsidRPr="00745251">
              <w:rPr>
                <w:rStyle w:val="Hyperlink"/>
                <w:noProof/>
              </w:rPr>
              <w:t>5)</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Calculation of mass spectrum of ablation fragments</w:t>
            </w:r>
            <w:r w:rsidR="00F1172E">
              <w:rPr>
                <w:noProof/>
                <w:webHidden/>
              </w:rPr>
              <w:tab/>
            </w:r>
            <w:r w:rsidR="00F1172E">
              <w:rPr>
                <w:noProof/>
                <w:webHidden/>
              </w:rPr>
              <w:fldChar w:fldCharType="begin"/>
            </w:r>
            <w:r w:rsidR="00F1172E">
              <w:rPr>
                <w:noProof/>
                <w:webHidden/>
              </w:rPr>
              <w:instrText xml:space="preserve"> PAGEREF _Toc133150710 \h </w:instrText>
            </w:r>
            <w:r w:rsidR="00F1172E">
              <w:rPr>
                <w:noProof/>
                <w:webHidden/>
              </w:rPr>
            </w:r>
            <w:r w:rsidR="00F1172E">
              <w:rPr>
                <w:noProof/>
                <w:webHidden/>
              </w:rPr>
              <w:fldChar w:fldCharType="separate"/>
            </w:r>
            <w:r w:rsidR="000D6ACC">
              <w:rPr>
                <w:noProof/>
                <w:webHidden/>
              </w:rPr>
              <w:t>50</w:t>
            </w:r>
            <w:r w:rsidR="00F1172E">
              <w:rPr>
                <w:noProof/>
                <w:webHidden/>
              </w:rPr>
              <w:fldChar w:fldCharType="end"/>
            </w:r>
          </w:hyperlink>
        </w:p>
        <w:p w14:paraId="4B6F246A" w14:textId="638E8046" w:rsidR="00F1172E" w:rsidRDefault="00A42FF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14" w:history="1">
            <w:r w:rsidR="00F1172E" w:rsidRPr="00745251">
              <w:rPr>
                <w:rStyle w:val="Hyperlink"/>
                <w:noProof/>
              </w:rPr>
              <w:t>6)</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Calculation of electron entropy</w:t>
            </w:r>
            <w:r w:rsidR="00F1172E">
              <w:rPr>
                <w:noProof/>
                <w:webHidden/>
              </w:rPr>
              <w:tab/>
            </w:r>
            <w:r w:rsidR="00F1172E">
              <w:rPr>
                <w:noProof/>
                <w:webHidden/>
              </w:rPr>
              <w:fldChar w:fldCharType="begin"/>
            </w:r>
            <w:r w:rsidR="00F1172E">
              <w:rPr>
                <w:noProof/>
                <w:webHidden/>
              </w:rPr>
              <w:instrText xml:space="preserve"> PAGEREF _Toc133150714 \h </w:instrText>
            </w:r>
            <w:r w:rsidR="00F1172E">
              <w:rPr>
                <w:noProof/>
                <w:webHidden/>
              </w:rPr>
            </w:r>
            <w:r w:rsidR="00F1172E">
              <w:rPr>
                <w:noProof/>
                <w:webHidden/>
              </w:rPr>
              <w:fldChar w:fldCharType="separate"/>
            </w:r>
            <w:r w:rsidR="000D6ACC">
              <w:rPr>
                <w:noProof/>
                <w:webHidden/>
              </w:rPr>
              <w:t>51</w:t>
            </w:r>
            <w:r w:rsidR="00F1172E">
              <w:rPr>
                <w:noProof/>
                <w:webHidden/>
              </w:rPr>
              <w:fldChar w:fldCharType="end"/>
            </w:r>
          </w:hyperlink>
        </w:p>
        <w:p w14:paraId="01D4D466" w14:textId="4AB88E66" w:rsidR="00F1172E" w:rsidRDefault="00A42FF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15" w:history="1">
            <w:r w:rsidR="00F1172E" w:rsidRPr="00745251">
              <w:rPr>
                <w:rStyle w:val="Hyperlink"/>
                <w:noProof/>
              </w:rPr>
              <w:t>7)</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Analysis of electron distribution</w:t>
            </w:r>
            <w:r w:rsidR="00F1172E">
              <w:rPr>
                <w:noProof/>
                <w:webHidden/>
              </w:rPr>
              <w:tab/>
            </w:r>
            <w:r w:rsidR="00F1172E">
              <w:rPr>
                <w:noProof/>
                <w:webHidden/>
              </w:rPr>
              <w:fldChar w:fldCharType="begin"/>
            </w:r>
            <w:r w:rsidR="00F1172E">
              <w:rPr>
                <w:noProof/>
                <w:webHidden/>
              </w:rPr>
              <w:instrText xml:space="preserve"> PAGEREF _Toc133150715 \h </w:instrText>
            </w:r>
            <w:r w:rsidR="00F1172E">
              <w:rPr>
                <w:noProof/>
                <w:webHidden/>
              </w:rPr>
            </w:r>
            <w:r w:rsidR="00F1172E">
              <w:rPr>
                <w:noProof/>
                <w:webHidden/>
              </w:rPr>
              <w:fldChar w:fldCharType="separate"/>
            </w:r>
            <w:r w:rsidR="000D6ACC">
              <w:rPr>
                <w:noProof/>
                <w:webHidden/>
              </w:rPr>
              <w:t>51</w:t>
            </w:r>
            <w:r w:rsidR="00F1172E">
              <w:rPr>
                <w:noProof/>
                <w:webHidden/>
              </w:rPr>
              <w:fldChar w:fldCharType="end"/>
            </w:r>
          </w:hyperlink>
        </w:p>
        <w:p w14:paraId="5CE4F105" w14:textId="00B7E947" w:rsidR="00F1172E" w:rsidRDefault="00A42FF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3150716" w:history="1">
            <w:r w:rsidR="00F1172E" w:rsidRPr="00745251">
              <w:rPr>
                <w:rStyle w:val="Hyperlink"/>
                <w:noProof/>
              </w:rPr>
              <w:t>XI.</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References</w:t>
            </w:r>
            <w:r w:rsidR="00F1172E">
              <w:rPr>
                <w:noProof/>
                <w:webHidden/>
              </w:rPr>
              <w:tab/>
            </w:r>
            <w:r w:rsidR="00F1172E">
              <w:rPr>
                <w:noProof/>
                <w:webHidden/>
              </w:rPr>
              <w:fldChar w:fldCharType="begin"/>
            </w:r>
            <w:r w:rsidR="00F1172E">
              <w:rPr>
                <w:noProof/>
                <w:webHidden/>
              </w:rPr>
              <w:instrText xml:space="preserve"> PAGEREF _Toc133150716 \h </w:instrText>
            </w:r>
            <w:r w:rsidR="00F1172E">
              <w:rPr>
                <w:noProof/>
                <w:webHidden/>
              </w:rPr>
            </w:r>
            <w:r w:rsidR="00F1172E">
              <w:rPr>
                <w:noProof/>
                <w:webHidden/>
              </w:rPr>
              <w:fldChar w:fldCharType="separate"/>
            </w:r>
            <w:r w:rsidR="000D6ACC">
              <w:rPr>
                <w:noProof/>
                <w:webHidden/>
              </w:rPr>
              <w:t>54</w:t>
            </w:r>
            <w:r w:rsidR="00F1172E">
              <w:rPr>
                <w:noProof/>
                <w:webHidden/>
              </w:rPr>
              <w:fldChar w:fldCharType="end"/>
            </w:r>
          </w:hyperlink>
        </w:p>
        <w:p w14:paraId="15F8CCE0" w14:textId="55FF2DDA"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33150670"/>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33150671"/>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0CC38E34" w:rsidR="00977088" w:rsidRDefault="00977088" w:rsidP="00D47BBC">
      <w:pPr>
        <w:pStyle w:val="ListParagraph"/>
        <w:numPr>
          <w:ilvl w:val="0"/>
          <w:numId w:val="1"/>
        </w:numPr>
        <w:jc w:val="both"/>
      </w:pPr>
      <w:r>
        <w:t xml:space="preserve">Boltzmann </w:t>
      </w:r>
      <w:r w:rsidR="008215F8">
        <w:t>equation</w:t>
      </w:r>
      <w:r w:rsidR="0025182B">
        <w:t xml:space="preserve"> (BE)</w:t>
      </w:r>
      <w:r w:rsidR="008215F8">
        <w:t xml:space="preserve"> for low-energy electrons, including (a) electron-electron equilibration within the relaxation-time approximation, and (b) Boltzmann </w:t>
      </w:r>
      <w:r>
        <w:t>collision integral describ</w:t>
      </w:r>
      <w:r w:rsidR="008215F8">
        <w:t>ing</w:t>
      </w:r>
      <w:r>
        <w:t xml:space="preserve"> </w:t>
      </w:r>
      <w:r>
        <w:lastRenderedPageBreak/>
        <w:t>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33150672"/>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2C6AAA">
      <w:pPr>
        <w:pStyle w:val="ListParagraph"/>
        <w:numPr>
          <w:ilvl w:val="0"/>
          <w:numId w:val="30"/>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2C6AAA">
      <w:pPr>
        <w:pStyle w:val="ListParagraph"/>
        <w:numPr>
          <w:ilvl w:val="0"/>
          <w:numId w:val="30"/>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2C6AAA">
      <w:pPr>
        <w:pStyle w:val="Heading1"/>
        <w:numPr>
          <w:ilvl w:val="0"/>
          <w:numId w:val="29"/>
        </w:numPr>
        <w:spacing w:after="240"/>
      </w:pPr>
      <w:bookmarkStart w:id="3" w:name="_Toc133150673"/>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lastRenderedPageBreak/>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lastRenderedPageBreak/>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33150674"/>
      <w:r>
        <w:t>Compiling additional post-processing programs</w:t>
      </w:r>
      <w:bookmarkEnd w:id="4"/>
    </w:p>
    <w:p w14:paraId="464F571D" w14:textId="2233A45D" w:rsidR="0097729D"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w:t>
      </w:r>
      <w:r w:rsidR="0097729D">
        <w:rPr>
          <w:lang w:val="en-US"/>
        </w:rPr>
        <w:t xml:space="preserve">They can be compiled all together by using </w:t>
      </w:r>
      <w:r w:rsidR="0097729D" w:rsidRPr="00203A0F">
        <w:rPr>
          <w:color w:val="0070C0"/>
          <w:lang w:val="en-US"/>
        </w:rPr>
        <w:t>Make.bat</w:t>
      </w:r>
      <w:r w:rsidR="0097729D">
        <w:rPr>
          <w:lang w:val="en-US"/>
        </w:rPr>
        <w:t xml:space="preserve"> (under Windows) file in this directory.</w:t>
      </w:r>
    </w:p>
    <w:p w14:paraId="261CC2F5" w14:textId="2BCB4F3D" w:rsidR="00033870" w:rsidRPr="00351E96" w:rsidRDefault="00351E96" w:rsidP="0058487E">
      <w:pPr>
        <w:jc w:val="both"/>
        <w:rPr>
          <w:lang w:val="en-US"/>
        </w:rPr>
      </w:pPr>
      <w:r>
        <w:rPr>
          <w:lang w:val="en-US"/>
        </w:rPr>
        <w:t>A</w:t>
      </w:r>
      <w:r w:rsidR="0097729D">
        <w:rPr>
          <w:lang w:val="en-US"/>
        </w:rPr>
        <w:t>lternatively, a</w:t>
      </w:r>
      <w:r>
        <w:rPr>
          <w:lang w:val="en-US"/>
        </w:rPr>
        <w:t xml:space="preserve"> line for their compilation is written in the top part of </w:t>
      </w:r>
      <w:r w:rsidR="0058487E">
        <w:rPr>
          <w:lang w:val="en-US"/>
        </w:rPr>
        <w:t>each file</w:t>
      </w:r>
      <w:r>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lastRenderedPageBreak/>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33150675"/>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681C17FC" w14:textId="77777777" w:rsidR="00010E03" w:rsidRPr="009C468D" w:rsidRDefault="00010E03" w:rsidP="00010E03">
      <w:pPr>
        <w:pStyle w:val="ListParagraph"/>
        <w:numPr>
          <w:ilvl w:val="0"/>
          <w:numId w:val="18"/>
        </w:numPr>
        <w:jc w:val="both"/>
        <w:rPr>
          <w:color w:val="00B050"/>
        </w:rPr>
      </w:pPr>
      <w:r>
        <w:rPr>
          <w:color w:val="00B050"/>
        </w:rPr>
        <w:t>m</w:t>
      </w:r>
      <w:r w:rsidRPr="00A261D7">
        <w:rPr>
          <w:color w:val="00B050"/>
        </w:rPr>
        <w:t>atter</w:t>
      </w:r>
      <w:r>
        <w:t xml:space="preserve"> or </w:t>
      </w:r>
      <w:r w:rsidRPr="00A261D7">
        <w:rPr>
          <w:color w:val="00B050"/>
        </w:rPr>
        <w:t>material</w:t>
      </w:r>
      <w:r>
        <w:t xml:space="preserve"> – To list all available materials in the directory INPUT_DATA. XTANT will read out the existing directories with the corresponding material parameters, and create the file List_of_materials.txt and also print it on the screen. After that, the code terminates; no calculations will be performed.</w:t>
      </w:r>
    </w:p>
    <w:p w14:paraId="0DB81B82" w14:textId="20567B5C" w:rsidR="009C468D" w:rsidRPr="00A261D7"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291FA2BA" w:rsidR="00333CD9" w:rsidRDefault="00333CD9" w:rsidP="002C6AAA">
      <w:pPr>
        <w:pStyle w:val="ListParagraph"/>
        <w:numPr>
          <w:ilvl w:val="0"/>
          <w:numId w:val="18"/>
        </w:numPr>
        <w:jc w:val="both"/>
      </w:pPr>
      <w:r>
        <w:t xml:space="preserve">For </w:t>
      </w:r>
      <w:r w:rsidR="00010E03">
        <w:t xml:space="preserve">a </w:t>
      </w:r>
      <w:r>
        <w:t xml:space="preserve">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3C50ACCD" w:rsidR="00D01008"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E020F35" w14:textId="6E94D557" w:rsidR="00A85357" w:rsidRPr="00333CD9" w:rsidRDefault="00A85357" w:rsidP="00A03528">
      <w:pPr>
        <w:jc w:val="both"/>
      </w:pPr>
      <w:r>
        <w:lastRenderedPageBreak/>
        <w:t>Also note that all th</w:t>
      </w:r>
      <w:r w:rsidR="00E20F01">
        <w:t>ese</w:t>
      </w:r>
      <w:r>
        <w:t xml:space="preserve"> additional options may be listed at the end of the input file </w:t>
      </w:r>
      <w:r w:rsidRPr="00E20F01">
        <w:rPr>
          <w:color w:val="1F497D"/>
        </w:rPr>
        <w:t>INPUT_MATERIAL.txt</w:t>
      </w:r>
      <w:r>
        <w:t>, as described below.</w:t>
      </w:r>
    </w:p>
    <w:p w14:paraId="74F6C9D3" w14:textId="77777777" w:rsidR="00575CC7" w:rsidRDefault="00575CC7" w:rsidP="002C6AAA">
      <w:pPr>
        <w:pStyle w:val="Heading1"/>
        <w:numPr>
          <w:ilvl w:val="0"/>
          <w:numId w:val="29"/>
        </w:numPr>
      </w:pPr>
      <w:bookmarkStart w:id="7" w:name="_Toc133150676"/>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E20F01">
        <w:rPr>
          <w:color w:val="1F497D"/>
        </w:rPr>
        <w:t>Makefile</w:t>
      </w:r>
      <w:r>
        <w:t xml:space="preserve"> – this file uses standard linux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1A9D5714"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lastRenderedPageBreak/>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FD34945"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67AED8F8" w14:textId="460FF5A2" w:rsidR="00203A0F" w:rsidRDefault="00203A0F"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eXYZ</w:t>
      </w:r>
      <w:r w:rsidRPr="00D53E53">
        <w:rPr>
          <w:color w:val="1F497D" w:themeColor="text2"/>
        </w:rPr>
        <w:t>.f90</w:t>
      </w:r>
      <w:r>
        <w:t xml:space="preserve"> – this file contains subroutine to read from extended XYZ format</w:t>
      </w:r>
      <w:r w:rsidR="002F647C">
        <w:rPr>
          <w:rStyle w:val="FootnoteReference"/>
        </w:rPr>
        <w:footnoteReference w:id="7"/>
      </w:r>
      <w:r>
        <w:t>.</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8"/>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lastRenderedPageBreak/>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6FA7EC2F"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analysis.f90</w:t>
      </w:r>
    </w:p>
    <w:p w14:paraId="1444B0D4" w14:textId="0DD447EE" w:rsidR="00405C75" w:rsidRDefault="00405C75" w:rsidP="002C6AAA">
      <w:pPr>
        <w:pStyle w:val="ListParagraph"/>
        <w:numPr>
          <w:ilvl w:val="0"/>
          <w:numId w:val="19"/>
        </w:numPr>
        <w:spacing w:after="0" w:line="312" w:lineRule="auto"/>
        <w:jc w:val="both"/>
        <w:rPr>
          <w:color w:val="1F497D" w:themeColor="text2"/>
        </w:rPr>
      </w:pPr>
      <w:r w:rsidRPr="00405C75">
        <w:rPr>
          <w:color w:val="1F497D" w:themeColor="text2"/>
        </w:rPr>
        <w:lastRenderedPageBreak/>
        <w:t>XTANT_fragmentation.f90</w:t>
      </w:r>
    </w:p>
    <w:p w14:paraId="23D83C6C" w14:textId="4B596CE2" w:rsidR="0033526C" w:rsidRPr="0081451E" w:rsidRDefault="0033526C" w:rsidP="002C6AAA">
      <w:pPr>
        <w:pStyle w:val="ListParagraph"/>
        <w:numPr>
          <w:ilvl w:val="0"/>
          <w:numId w:val="19"/>
        </w:numPr>
        <w:spacing w:after="0" w:line="312" w:lineRule="auto"/>
        <w:jc w:val="both"/>
        <w:rPr>
          <w:color w:val="1F497D" w:themeColor="text2"/>
        </w:rPr>
      </w:pPr>
      <w:r w:rsidRPr="0033526C">
        <w:rPr>
          <w:color w:val="1F497D" w:themeColor="text2"/>
        </w:rPr>
        <w:t>XTANT_entropy.f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33150677"/>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396AE88A"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2A25E4">
        <w:rPr>
          <w:rStyle w:val="FootnoteReference"/>
        </w:rPr>
        <w:footnoteReference w:id="9"/>
      </w:r>
      <w:r>
        <w:t xml:space="preserve">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10"/>
      </w:r>
      <w:r w:rsidR="00C727F8">
        <w:t>.</w:t>
      </w:r>
    </w:p>
    <w:p w14:paraId="2EE07530" w14:textId="47C1E526" w:rsidR="00AC288F" w:rsidRPr="00AC288F" w:rsidRDefault="00AC288F" w:rsidP="00433CC8">
      <w:pPr>
        <w:pStyle w:val="ListParagraph"/>
        <w:numPr>
          <w:ilvl w:val="0"/>
          <w:numId w:val="3"/>
        </w:numPr>
        <w:spacing w:after="0" w:line="312" w:lineRule="auto"/>
        <w:jc w:val="both"/>
      </w:pPr>
      <w:r w:rsidRPr="00AC288F">
        <w:rPr>
          <w:color w:val="1F497D" w:themeColor="text2"/>
        </w:rPr>
        <w:t xml:space="preserve">DFTB_no_repulsion </w:t>
      </w:r>
      <w:r w:rsidRPr="00AC288F">
        <w:t>optional directory</w:t>
      </w:r>
      <w:r>
        <w:t xml:space="preserve"> with Slater-Koster files within DFTB format without the repulsive potential fitted, such as, e.g., can be found in</w:t>
      </w:r>
      <w:r w:rsidR="00D075D2">
        <w:t xml:space="preserve"> </w:t>
      </w:r>
      <w:r>
        <w:rPr>
          <w:rStyle w:val="FootnoteReference"/>
        </w:rPr>
        <w:footnoteReference w:id="11"/>
      </w:r>
      <w:r>
        <w:t>.</w:t>
      </w:r>
      <w:r w:rsidRPr="00AC288F">
        <w:t xml:space="preserve"> </w:t>
      </w:r>
      <w:r>
        <w:t>Inside this folder must be a directory with the parameterization name specified in the TB_Parameters file (e.g., “2elements”). In the directory, .skl files must be present, named [</w:t>
      </w:r>
      <w:r w:rsidRPr="00AC288F">
        <w:rPr>
          <w:i/>
        </w:rPr>
        <w:t>El</w:t>
      </w:r>
      <w:r>
        <w:t>]</w:t>
      </w:r>
      <w:r w:rsidRPr="00C727F8">
        <w:t>-</w:t>
      </w:r>
      <w:r>
        <w:t>[</w:t>
      </w:r>
      <w:r w:rsidRPr="00AC288F">
        <w:rPr>
          <w:i/>
        </w:rPr>
        <w:t>El</w:t>
      </w:r>
      <w:r>
        <w:t>]</w:t>
      </w:r>
      <w:r w:rsidRPr="00C727F8">
        <w:t>.skf</w:t>
      </w:r>
      <w:r>
        <w:t>, where [</w:t>
      </w:r>
      <w:r w:rsidRPr="00AC288F">
        <w:rPr>
          <w:i/>
        </w:rPr>
        <w:t>El</w:t>
      </w:r>
      <w:r>
        <w:t>] stands for the element which overlap parameters</w:t>
      </w:r>
      <w:r w:rsidR="00D25CA7">
        <w:t>.</w:t>
      </w:r>
    </w:p>
    <w:p w14:paraId="585EF81B" w14:textId="0C3380C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2A25E4">
        <w:rPr>
          <w:rStyle w:val="FootnoteReference"/>
        </w:rPr>
        <w:footnoteReference w:id="12"/>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lastRenderedPageBreak/>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33150678"/>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09C35281" w:rsidR="00EE5EC4" w:rsidRDefault="00EE5EC4" w:rsidP="00EE5EC4">
      <w:pPr>
        <w:pStyle w:val="Caption"/>
      </w:pPr>
      <w:r>
        <w:t xml:space="preserve">Figure </w:t>
      </w:r>
      <w:r w:rsidR="00A42FF9">
        <w:fldChar w:fldCharType="begin"/>
      </w:r>
      <w:r w:rsidR="00A42FF9">
        <w:instrText xml:space="preserve"> STYLEREF 1 \s </w:instrText>
      </w:r>
      <w:r w:rsidR="00A42FF9">
        <w:fldChar w:fldCharType="separate"/>
      </w:r>
      <w:r w:rsidR="000D6ACC">
        <w:rPr>
          <w:noProof/>
        </w:rPr>
        <w:t>VIII</w:t>
      </w:r>
      <w:r w:rsidR="00A42FF9">
        <w:rPr>
          <w:noProof/>
        </w:rPr>
        <w:fldChar w:fldCharType="end"/>
      </w:r>
      <w:r w:rsidR="008F65B0">
        <w:t>.</w:t>
      </w:r>
      <w:r w:rsidR="00A42FF9">
        <w:fldChar w:fldCharType="begin"/>
      </w:r>
      <w:r w:rsidR="00A42FF9">
        <w:instrText xml:space="preserve"> SEQ Figure \* ARABIC \s 1 </w:instrText>
      </w:r>
      <w:r w:rsidR="00A42FF9">
        <w:fldChar w:fldCharType="separate"/>
      </w:r>
      <w:r w:rsidR="000D6ACC">
        <w:rPr>
          <w:noProof/>
        </w:rPr>
        <w:t>1</w:t>
      </w:r>
      <w:r w:rsidR="00A42FF9">
        <w:rPr>
          <w:noProof/>
        </w:rPr>
        <w:fldChar w:fldCharType="end"/>
      </w:r>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D774B7">
      <w:pPr>
        <w:pStyle w:val="ListParagraph"/>
        <w:numPr>
          <w:ilvl w:val="0"/>
          <w:numId w:val="14"/>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D774B7">
      <w:pPr>
        <w:pStyle w:val="ListParagraph"/>
        <w:numPr>
          <w:ilvl w:val="0"/>
          <w:numId w:val="14"/>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lastRenderedPageBreak/>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31CAE863"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0D6ACC">
        <w:t>VIII</w:t>
      </w:r>
      <w:r>
        <w:fldChar w:fldCharType="end"/>
      </w:r>
      <w:r>
        <w:t>.</w:t>
      </w:r>
      <w:r>
        <w:fldChar w:fldCharType="begin"/>
      </w:r>
      <w:r>
        <w:instrText xml:space="preserve"> REF _Ref43995759 \n \h </w:instrText>
      </w:r>
      <w:r>
        <w:fldChar w:fldCharType="separate"/>
      </w:r>
      <w:r w:rsidR="000D6ACC">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0DD50B20"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0D6ACC">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lastRenderedPageBreak/>
        <w:t>Optional line 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file NUMERICAL_PARAMETERS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6A72CC">
      <w:pPr>
        <w:pStyle w:val="ListParagraph"/>
        <w:numPr>
          <w:ilvl w:val="0"/>
          <w:numId w:val="14"/>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9E5959">
      <w:pPr>
        <w:pStyle w:val="ListParagraph"/>
        <w:numPr>
          <w:ilvl w:val="0"/>
          <w:numId w:val="14"/>
        </w:numPr>
        <w:jc w:val="both"/>
      </w:pPr>
      <w:r>
        <w:t>First one sets the angle of incidence of the probe-pulse in degrees to the normal.</w:t>
      </w:r>
    </w:p>
    <w:p w14:paraId="48237E36" w14:textId="77777777" w:rsidR="009E5959" w:rsidRDefault="009E5959" w:rsidP="009E5959">
      <w:pPr>
        <w:pStyle w:val="ListParagraph"/>
        <w:numPr>
          <w:ilvl w:val="0"/>
          <w:numId w:val="14"/>
        </w:numPr>
        <w:jc w:val="both"/>
      </w:pPr>
      <w:r>
        <w:t xml:space="preserve">Second one sets the thickness of the material layer through which the probe pulse absorption and reflection are calculated in [nm]. Must be equal to the experimental target thickness, if it </w:t>
      </w:r>
      <w:r>
        <w:lastRenderedPageBreak/>
        <w:t>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31A06F70" w:rsidR="006135CB" w:rsidRDefault="0002478F" w:rsidP="0002478F">
      <w:pPr>
        <w:pStyle w:val="ListParagraph"/>
        <w:numPr>
          <w:ilvl w:val="2"/>
          <w:numId w:val="38"/>
        </w:numPr>
        <w:jc w:val="both"/>
      </w:pPr>
      <w:r w:rsidRPr="0002478F">
        <w:rPr>
          <w:color w:val="1F497D" w:themeColor="text2"/>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0D6ACC">
        <w:t>X</w:t>
      </w:r>
      <w:r w:rsidR="006135CB">
        <w:fldChar w:fldCharType="end"/>
      </w:r>
      <w:r w:rsidR="006135CB">
        <w:t>.</w:t>
      </w:r>
      <w:r w:rsidR="006135CB">
        <w:fldChar w:fldCharType="begin"/>
      </w:r>
      <w:r w:rsidR="006135CB">
        <w:instrText xml:space="preserve"> REF _Ref71362056 \n \h </w:instrText>
      </w:r>
      <w:r w:rsidR="006135CB">
        <w:fldChar w:fldCharType="separate"/>
      </w:r>
      <w:r w:rsidR="000D6ACC">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56B059E4"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0D6ACC">
        <w:t>X</w:t>
      </w:r>
      <w:r w:rsidR="00181C0F">
        <w:fldChar w:fldCharType="end"/>
      </w:r>
      <w:r w:rsidR="00181C0F">
        <w:t>.</w:t>
      </w:r>
      <w:r w:rsidR="00181C0F">
        <w:fldChar w:fldCharType="begin"/>
      </w:r>
      <w:r w:rsidR="00181C0F">
        <w:instrText xml:space="preserve"> REF _Ref71362056 \n \h </w:instrText>
      </w:r>
      <w:r w:rsidR="00181C0F">
        <w:fldChar w:fldCharType="separate"/>
      </w:r>
      <w:r w:rsidR="000D6ACC">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4EC4A522" w:rsidR="009305DD" w:rsidRDefault="009305DD" w:rsidP="0002478F">
      <w:pPr>
        <w:ind w:left="720"/>
        <w:jc w:val="both"/>
      </w:pPr>
      <w:r>
        <w:lastRenderedPageBreak/>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33150679"/>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13F818D8" w14:textId="064753D1" w:rsidR="00DF71D0" w:rsidRDefault="00332ECC" w:rsidP="00E41D3D">
      <w:pPr>
        <w:pStyle w:val="ListParagraph"/>
        <w:ind w:left="0"/>
        <w:jc w:val="both"/>
      </w:pPr>
      <w:r>
        <w:rPr>
          <w:noProof/>
        </w:rPr>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18AB3515" w:rsidR="00060FAC" w:rsidRDefault="00060FAC" w:rsidP="00060FAC">
      <w:pPr>
        <w:pStyle w:val="Caption"/>
      </w:pPr>
      <w:r>
        <w:t xml:space="preserve">Figure </w:t>
      </w:r>
      <w:r w:rsidR="00A42FF9">
        <w:fldChar w:fldCharType="begin"/>
      </w:r>
      <w:r w:rsidR="00A42FF9">
        <w:instrText xml:space="preserve"> STYLEREF 1 \s </w:instrText>
      </w:r>
      <w:r w:rsidR="00A42FF9">
        <w:fldChar w:fldCharType="separate"/>
      </w:r>
      <w:r w:rsidR="000D6ACC">
        <w:rPr>
          <w:noProof/>
        </w:rPr>
        <w:t>VIII</w:t>
      </w:r>
      <w:r w:rsidR="00A42FF9">
        <w:rPr>
          <w:noProof/>
        </w:rPr>
        <w:fldChar w:fldCharType="end"/>
      </w:r>
      <w:r w:rsidR="008F65B0">
        <w:t>.</w:t>
      </w:r>
      <w:r w:rsidR="00A42FF9">
        <w:fldChar w:fldCharType="begin"/>
      </w:r>
      <w:r w:rsidR="00A42FF9">
        <w:instrText xml:space="preserve"> SEQ Figure \* ARABIC \s 1 </w:instrText>
      </w:r>
      <w:r w:rsidR="00A42FF9">
        <w:fldChar w:fldCharType="separate"/>
      </w:r>
      <w:r w:rsidR="000D6ACC">
        <w:rPr>
          <w:noProof/>
        </w:rPr>
        <w:t>2</w:t>
      </w:r>
      <w:r w:rsidR="00A42FF9">
        <w:rPr>
          <w:noProof/>
        </w:rPr>
        <w:fldChar w:fldCharType="end"/>
      </w:r>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w:t>
      </w:r>
      <w:r w:rsidR="00D549E9">
        <w:rPr>
          <w:i/>
          <w:iCs/>
        </w:rPr>
        <w:lastRenderedPageBreak/>
        <w:t>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52773">
      <w:pPr>
        <w:pStyle w:val="ListParagraph"/>
        <w:ind w:left="1440"/>
        <w:jc w:val="both"/>
      </w:pPr>
      <w:r>
        <w:t>It can be set in two ways:</w:t>
      </w:r>
    </w:p>
    <w:p w14:paraId="14F1756B" w14:textId="4CCC0C51" w:rsidR="00F51E57" w:rsidRDefault="005B5A0B" w:rsidP="00252773">
      <w:pPr>
        <w:pStyle w:val="ListParagraph"/>
        <w:numPr>
          <w:ilvl w:val="1"/>
          <w:numId w:val="32"/>
        </w:numPr>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7E3CB46D" w14:textId="77777777" w:rsidR="0071598E" w:rsidRDefault="005B5A0B" w:rsidP="00C22B59">
      <w:pPr>
        <w:pStyle w:val="ListParagraph"/>
        <w:numPr>
          <w:ilvl w:val="1"/>
          <w:numId w:val="32"/>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r w:rsidR="00252773">
        <w:t xml:space="preserve">. </w:t>
      </w:r>
      <w:r>
        <w:t xml:space="preserve">First column: time instant in [fs], when to change the timestep to the one given in the second column. </w:t>
      </w:r>
    </w:p>
    <w:p w14:paraId="3B033300" w14:textId="6AF96FA3" w:rsidR="005B5A0B" w:rsidRDefault="005B5A0B" w:rsidP="0071598E">
      <w:pPr>
        <w:pStyle w:val="ListParagraph"/>
        <w:ind w:left="1440"/>
        <w:jc w:val="both"/>
      </w:pPr>
      <w:r>
        <w:t>E.g., if the file contains the following lines:</w:t>
      </w:r>
    </w:p>
    <w:p w14:paraId="04C86364" w14:textId="77777777" w:rsidR="005B5A0B" w:rsidRDefault="005B5A0B" w:rsidP="00423DAB">
      <w:pPr>
        <w:pStyle w:val="ListParagraph"/>
        <w:ind w:left="1440"/>
        <w:jc w:val="both"/>
      </w:pPr>
      <w:r>
        <w:t>-1.0e10</w:t>
      </w:r>
      <w:r>
        <w:tab/>
        <w:t>1.0</w:t>
      </w:r>
    </w:p>
    <w:p w14:paraId="1699A562" w14:textId="77777777" w:rsidR="005B5A0B" w:rsidRDefault="005B5A0B" w:rsidP="00423DAB">
      <w:pPr>
        <w:pStyle w:val="ListParagraph"/>
        <w:ind w:left="1440"/>
        <w:jc w:val="both"/>
      </w:pPr>
      <w:r>
        <w:t>-50</w:t>
      </w:r>
      <w:r>
        <w:tab/>
      </w:r>
      <w:r>
        <w:tab/>
        <w:t>0.2</w:t>
      </w:r>
    </w:p>
    <w:p w14:paraId="1F6A60F8" w14:textId="77777777" w:rsidR="005B5A0B" w:rsidRDefault="005B5A0B" w:rsidP="00423DAB">
      <w:pPr>
        <w:pStyle w:val="ListParagraph"/>
        <w:ind w:left="1440"/>
        <w:jc w:val="both"/>
      </w:pPr>
      <w:r>
        <w:t>100</w:t>
      </w:r>
      <w:r>
        <w:tab/>
        <w:t>0.5</w:t>
      </w:r>
    </w:p>
    <w:p w14:paraId="4F16BEB1" w14:textId="74241AA5" w:rsidR="005B5A0B" w:rsidRDefault="005B5A0B" w:rsidP="00423DAB">
      <w:pPr>
        <w:pStyle w:val="ListParagraph"/>
        <w:ind w:left="1440"/>
        <w:jc w:val="both"/>
      </w:pPr>
      <w:r>
        <w:t>At the first time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lastRenderedPageBreak/>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const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2C6AAA">
      <w:pPr>
        <w:pStyle w:val="ListParagraph"/>
        <w:numPr>
          <w:ilvl w:val="0"/>
          <w:numId w:val="32"/>
        </w:numPr>
        <w:jc w:val="both"/>
      </w:pPr>
      <w:r>
        <w:t xml:space="preserve">contains </w:t>
      </w:r>
      <w:r w:rsidR="006E4EFA">
        <w:t>three</w:t>
      </w:r>
      <w:r>
        <w:t xml:space="preserve">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23E3AE8A" w:rsidR="006619F9" w:rsidRPr="00E17170" w:rsidRDefault="006619F9" w:rsidP="00F15D6C">
      <w:pPr>
        <w:pStyle w:val="ListParagraph"/>
        <w:jc w:val="both"/>
        <w:rPr>
          <w:u w:val="single"/>
        </w:rPr>
      </w:pPr>
      <w:r>
        <w:t>0 sets a scheme of decoupled electrons and ions, with instant electron thermalisation (something like Two-Temperature Model).</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w:t>
      </w:r>
      <w:r w:rsidR="0079528D" w:rsidRPr="005F14A8">
        <w:rPr>
          <w:i/>
          <w:iCs/>
        </w:rPr>
        <w:t>does not work well with a pulse on</w:t>
      </w:r>
      <w:r w:rsidR="00A325A3" w:rsidRPr="005F14A8">
        <w:rPr>
          <w:i/>
          <w:iCs/>
        </w:rPr>
        <w:t xml:space="preserve"> or with electron-ion coupling on</w:t>
      </w:r>
      <w:r w:rsidR="0079528D" w:rsidRPr="005F14A8">
        <w:rPr>
          <w:i/>
          <w:iCs/>
        </w:rPr>
        <w:t>, only for tests of unirradiated material</w:t>
      </w:r>
      <w:r w:rsidR="0079528D">
        <w:t>)</w:t>
      </w:r>
      <w:r>
        <w:t>.</w:t>
      </w:r>
    </w:p>
    <w:p w14:paraId="07988238" w14:textId="77777777" w:rsidR="005F14A8"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constant electron populations</w:t>
      </w:r>
      <w:r>
        <w:t>.</w:t>
      </w:r>
      <w:r w:rsidR="005F14A8">
        <w:t xml:space="preserve"> </w:t>
      </w:r>
    </w:p>
    <w:p w14:paraId="67027E27" w14:textId="49817CAB" w:rsidR="0079528D" w:rsidRDefault="005F14A8" w:rsidP="00F15D6C">
      <w:pPr>
        <w:pStyle w:val="ListParagraph"/>
        <w:jc w:val="both"/>
      </w:pPr>
      <w:r w:rsidRPr="005F14A8">
        <w:rPr>
          <w:i/>
          <w:iCs/>
        </w:rPr>
        <w:t>Note</w:t>
      </w:r>
      <w:r>
        <w:t xml:space="preserve"> that if the laser pulse is on, the populations will change; also, if the electron-phonon coupling is on, it will affect the populations so the simulation instead of BO will be Ehrenfest-like dynamics.</w:t>
      </w:r>
    </w:p>
    <w:p w14:paraId="70BB479C" w14:textId="7D79D723" w:rsidR="0012032A" w:rsidRDefault="0012032A" w:rsidP="00F15D6C">
      <w:pPr>
        <w:pStyle w:val="ListParagraph"/>
        <w:jc w:val="both"/>
      </w:pPr>
      <w:r>
        <w:t>4 uses the relaxation time approximation to trace evolution of the electron distribution function</w:t>
      </w:r>
      <w:r w:rsidR="00A56B1C">
        <w:t xml:space="preserve">. </w:t>
      </w:r>
      <w:r w:rsidR="00A56B1C" w:rsidRPr="00A56B1C">
        <w:rPr>
          <w:i/>
          <w:iCs/>
        </w:rPr>
        <w:t>This should be the default choice.</w:t>
      </w:r>
    </w:p>
    <w:p w14:paraId="65AE7C47" w14:textId="53844B42" w:rsidR="00F9425F" w:rsidRPr="006E4EFA" w:rsidRDefault="006619F9" w:rsidP="0021107A">
      <w:pPr>
        <w:pStyle w:val="ListParagraph"/>
        <w:numPr>
          <w:ilvl w:val="1"/>
          <w:numId w:val="32"/>
        </w:numPr>
        <w:jc w:val="both"/>
      </w:pPr>
      <w:r>
        <w:t xml:space="preserve">Second number tells when the scheme should start to be used. </w:t>
      </w:r>
      <w:r w:rsidR="00E40C8D">
        <w:t xml:space="preserve">This parameter is used only if the first number is set to 1, then the simulation may be run with option 2, until the given here time is reached. </w:t>
      </w:r>
      <w:r>
        <w:t xml:space="preserve">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sidRPr="00E40C8D">
        <w:rPr>
          <w:i/>
        </w:rPr>
        <w:t>Strongly r</w:t>
      </w:r>
      <w:r w:rsidR="00A325A3" w:rsidRPr="00E40C8D">
        <w:rPr>
          <w:i/>
        </w:rPr>
        <w:t xml:space="preserve">ecommended not to </w:t>
      </w:r>
      <w:r w:rsidR="00282814" w:rsidRPr="00E40C8D">
        <w:rPr>
          <w:i/>
        </w:rPr>
        <w:t>change!</w:t>
      </w:r>
    </w:p>
    <w:p w14:paraId="52CC447E" w14:textId="77777777" w:rsidR="00A56B1C" w:rsidRPr="00A56B1C" w:rsidRDefault="006E4EFA" w:rsidP="002C6AAA">
      <w:pPr>
        <w:pStyle w:val="ListParagraph"/>
        <w:numPr>
          <w:ilvl w:val="1"/>
          <w:numId w:val="32"/>
        </w:numPr>
        <w:jc w:val="both"/>
      </w:pPr>
      <w:r>
        <w:rPr>
          <w:iCs/>
        </w:rPr>
        <w:t xml:space="preserve">Third number sets the </w:t>
      </w:r>
      <w:r>
        <w:rPr>
          <w:iCs/>
          <w:lang w:val="en-US"/>
        </w:rPr>
        <w:t>characteristic time in [fs], used in the relaxation-time approximation only</w:t>
      </w:r>
      <w:r w:rsidR="00A56B1C">
        <w:rPr>
          <w:iCs/>
          <w:lang w:val="en-US"/>
        </w:rPr>
        <w:t xml:space="preserve">. </w:t>
      </w:r>
    </w:p>
    <w:p w14:paraId="4CC487F9" w14:textId="41F048C4" w:rsidR="006E4EFA" w:rsidRDefault="00A56B1C" w:rsidP="00A56B1C">
      <w:pPr>
        <w:pStyle w:val="ListParagraph"/>
        <w:ind w:left="1440"/>
        <w:jc w:val="both"/>
      </w:pPr>
      <w:r w:rsidRPr="00A56B1C">
        <w:rPr>
          <w:i/>
          <w:lang w:val="en-US"/>
        </w:rPr>
        <w:t>Note</w:t>
      </w:r>
      <w:r>
        <w:rPr>
          <w:iCs/>
          <w:lang w:val="en-US"/>
        </w:rPr>
        <w:t xml:space="preserve">: To turn the simulation </w:t>
      </w:r>
      <w:r w:rsidR="005C338D">
        <w:rPr>
          <w:iCs/>
          <w:lang w:val="en-US"/>
        </w:rPr>
        <w:t>in</w:t>
      </w:r>
      <w:r>
        <w:rPr>
          <w:iCs/>
          <w:lang w:val="en-US"/>
        </w:rPr>
        <w:t>to instantaneous thermalization (equivalent to option 0 in “a”), set here time = 0.0</w:t>
      </w:r>
      <w:r w:rsidR="006C4D57">
        <w:rPr>
          <w:iCs/>
          <w:lang w:val="en-US"/>
        </w:rPr>
        <w:t>e0</w:t>
      </w:r>
      <w:r>
        <w:rPr>
          <w:iCs/>
          <w:lang w:val="en-US"/>
        </w:rPr>
        <w:t xml:space="preserve">. To turn </w:t>
      </w:r>
      <w:r w:rsidR="005C338D">
        <w:rPr>
          <w:iCs/>
          <w:lang w:val="en-US"/>
        </w:rPr>
        <w:t xml:space="preserve">the </w:t>
      </w:r>
      <w:r>
        <w:rPr>
          <w:iCs/>
          <w:lang w:val="en-US"/>
        </w:rPr>
        <w:t xml:space="preserve">simulation </w:t>
      </w:r>
      <w:r w:rsidR="005C338D">
        <w:rPr>
          <w:iCs/>
          <w:lang w:val="en-US"/>
        </w:rPr>
        <w:t>in</w:t>
      </w:r>
      <w:r>
        <w:rPr>
          <w:iCs/>
          <w:lang w:val="en-US"/>
        </w:rPr>
        <w:t xml:space="preserve">to Ehrenfest-like (or BO, </w:t>
      </w:r>
      <w:r w:rsidR="00275BA1">
        <w:rPr>
          <w:iCs/>
          <w:lang w:val="en-US"/>
        </w:rPr>
        <w:t>i</w:t>
      </w:r>
      <w:r>
        <w:rPr>
          <w:iCs/>
          <w:lang w:val="en-US"/>
        </w:rPr>
        <w:t xml:space="preserve">f </w:t>
      </w:r>
      <w:r w:rsidR="00275BA1">
        <w:rPr>
          <w:iCs/>
          <w:lang w:val="en-US"/>
        </w:rPr>
        <w:t xml:space="preserve">the electron-ion </w:t>
      </w:r>
      <w:r>
        <w:rPr>
          <w:iCs/>
          <w:lang w:val="en-US"/>
        </w:rPr>
        <w:t>coupling is off), set here infinite time, e.g., 1.0e20.</w:t>
      </w:r>
    </w:p>
    <w:p w14:paraId="71E28F06" w14:textId="77777777" w:rsidR="00F9425F" w:rsidRDefault="00F9425F" w:rsidP="006B59D7">
      <w:pPr>
        <w:pStyle w:val="ListParagraph"/>
        <w:ind w:left="709"/>
        <w:jc w:val="both"/>
      </w:pPr>
      <w:r>
        <w:lastRenderedPageBreak/>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2F71126A"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C51107">
        <w:fldChar w:fldCharType="begin" w:fldLock="1"/>
      </w:r>
      <w:r w:rsidR="00DC38E8">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1]","plainTextFormattedCitation":"[31]","previouslyFormattedCitation":"[31]"},"properties":{"noteIndex":0},"schema":"https://github.com/citation-style-language/schema/raw/master/csl-citation.json"}</w:instrText>
      </w:r>
      <w:r w:rsidR="00C51107">
        <w:fldChar w:fldCharType="separate"/>
      </w:r>
      <w:r w:rsidR="00C51107" w:rsidRPr="00C51107">
        <w:rPr>
          <w:noProof/>
        </w:rPr>
        <w:t>[31]</w:t>
      </w:r>
      <w:r w:rsidR="00C51107">
        <w:fldChar w:fldCharType="end"/>
      </w:r>
      <w:r w:rsidR="00040906">
        <w:t xml:space="preserve"> (</w:t>
      </w:r>
      <w:r w:rsidR="00040906" w:rsidRPr="00E17170">
        <w:rPr>
          <w:u w:val="single"/>
        </w:rPr>
        <w:t>this must be the default choice</w:t>
      </w:r>
      <w:r w:rsidR="00040906">
        <w:t xml:space="preserve">); </w:t>
      </w:r>
    </w:p>
    <w:p w14:paraId="2791E4D3" w14:textId="6BA7C78F" w:rsidR="0070426C" w:rsidRDefault="000C5994" w:rsidP="0070426C">
      <w:pPr>
        <w:pStyle w:val="ListParagraph"/>
        <w:ind w:left="1440"/>
        <w:jc w:val="both"/>
      </w:pPr>
      <w:r>
        <w:t>1 means first-order dynamical coupling as described in Ref.</w:t>
      </w:r>
      <w:r>
        <w:fldChar w:fldCharType="begin" w:fldLock="1"/>
      </w:r>
      <w:r w:rsidR="00DC38E8">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2]","plainTextFormattedCitation":"[32]","previouslyFormattedCitation":"[32]"},"properties":{"noteIndex":0},"schema":"https://github.com/citation-style-language/schema/raw/master/csl-citation.json"}</w:instrText>
      </w:r>
      <w:r>
        <w:fldChar w:fldCharType="separate"/>
      </w:r>
      <w:r w:rsidR="00C51107" w:rsidRPr="00C51107">
        <w:rPr>
          <w:noProof/>
        </w:rPr>
        <w:t>[32]</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7B545269"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0D6ACC" w:rsidRPr="00AC57D9">
        <w:rPr>
          <w:color w:val="4F81BD" w:themeColor="accent1"/>
        </w:rPr>
        <w:t>Calculation of electron-ion coupling parameter g(T</w:t>
      </w:r>
      <w:r w:rsidR="000D6ACC" w:rsidRPr="00AC57D9">
        <w:rPr>
          <w:color w:val="4F81BD" w:themeColor="accent1"/>
          <w:vertAlign w:val="subscript"/>
        </w:rPr>
        <w:t>e</w:t>
      </w:r>
      <w:r w:rsidR="000D6ACC" w:rsidRPr="00AC57D9">
        <w:rPr>
          <w:color w:val="4F81BD" w:themeColor="accent1"/>
        </w:rPr>
        <w:t>), C</w:t>
      </w:r>
      <w:r w:rsidR="000D6ACC" w:rsidRPr="00046931">
        <w:rPr>
          <w:color w:val="4F81BD" w:themeColor="accent1"/>
          <w:vertAlign w:val="subscript"/>
        </w:rPr>
        <w:t>e</w:t>
      </w:r>
      <w:r w:rsidR="000D6ACC" w:rsidRPr="00AC57D9">
        <w:rPr>
          <w:color w:val="4F81BD" w:themeColor="accent1"/>
        </w:rPr>
        <w:t>(T</w:t>
      </w:r>
      <w:r w:rsidR="000D6ACC" w:rsidRPr="00AC57D9">
        <w:rPr>
          <w:color w:val="4F81BD" w:themeColor="accent1"/>
          <w:vertAlign w:val="subscript"/>
        </w:rPr>
        <w:t>e</w:t>
      </w:r>
      <w:r w:rsidR="000D6ACC" w:rsidRPr="00AC57D9">
        <w:rPr>
          <w:color w:val="4F81BD" w:themeColor="accent1"/>
        </w:rPr>
        <w:t>)</w:t>
      </w:r>
      <w:r w:rsidR="000D6ACC">
        <w:rPr>
          <w:color w:val="4F81BD" w:themeColor="accent1"/>
        </w:rPr>
        <w:t>, μ</w:t>
      </w:r>
      <w:r w:rsidR="000D6ACC" w:rsidRPr="00AC57D9">
        <w:rPr>
          <w:color w:val="4F81BD" w:themeColor="accent1"/>
        </w:rPr>
        <w:t>(T</w:t>
      </w:r>
      <w:r w:rsidR="000D6ACC" w:rsidRPr="00AC57D9">
        <w:rPr>
          <w:color w:val="4F81BD" w:themeColor="accent1"/>
          <w:vertAlign w:val="subscript"/>
        </w:rPr>
        <w:t>e</w:t>
      </w:r>
      <w:r w:rsidR="000D6ACC"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713F3263" w14:textId="490ADA8F" w:rsidR="004643AA" w:rsidRDefault="005C67C8" w:rsidP="002C6AAA">
      <w:pPr>
        <w:pStyle w:val="ListParagraph"/>
        <w:numPr>
          <w:ilvl w:val="0"/>
          <w:numId w:val="32"/>
        </w:numPr>
        <w:jc w:val="both"/>
      </w:pPr>
      <w:r>
        <w:t>Berendsen thermostat for atoms</w:t>
      </w:r>
      <w:r w:rsidR="006632BF">
        <w:t>;</w:t>
      </w:r>
      <w:r w:rsidR="004643AA">
        <w:t xml:space="preserve"> it can be set in two ways:</w:t>
      </w:r>
    </w:p>
    <w:p w14:paraId="30AA29EA" w14:textId="7483E6B9" w:rsidR="00D62B3F" w:rsidRDefault="004643AA" w:rsidP="004643AA">
      <w:pPr>
        <w:pStyle w:val="ListParagraph"/>
        <w:jc w:val="both"/>
      </w:pPr>
      <w:r>
        <w:t>Option #1: If t</w:t>
      </w:r>
      <w:r w:rsidR="00D62B3F">
        <w:t xml:space="preserve">hree numbers </w:t>
      </w:r>
      <w:r>
        <w:t xml:space="preserve">are given </w:t>
      </w:r>
      <w:r w:rsidR="00D62B3F">
        <w:t>here</w:t>
      </w:r>
      <w:r>
        <w:t>, they</w:t>
      </w:r>
      <w:r w:rsidR="00D62B3F">
        <w:t xml:space="preserv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3102EF">
        <w:fldChar w:fldCharType="separate"/>
      </w:r>
      <w:r w:rsidR="00C51107" w:rsidRPr="00C51107">
        <w:rPr>
          <w:noProof/>
        </w:rPr>
        <w:t>[33]</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2A8536FD"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w:t>
      </w:r>
      <w:r w:rsidR="004643AA">
        <w:t>/heating</w:t>
      </w:r>
      <w:r w:rsidR="00D52C4C">
        <w:t xml:space="preserve"> will be made until te</w:t>
      </w:r>
      <w:r w:rsidR="00D62B3F">
        <w:t>mperatures equilibration in [K].</w:t>
      </w:r>
      <w:r w:rsidR="00D52C4C">
        <w:t xml:space="preserve"> </w:t>
      </w:r>
    </w:p>
    <w:p w14:paraId="22645E51" w14:textId="60D3673D" w:rsidR="00D21DB4" w:rsidRDefault="00D62B3F" w:rsidP="00F15D6C">
      <w:pPr>
        <w:pStyle w:val="ListParagraph"/>
        <w:jc w:val="both"/>
      </w:pPr>
      <w:r>
        <w:t>T</w:t>
      </w:r>
      <w:r w:rsidR="00D52C4C">
        <w:t>he third one is the characteristic time of cooling</w:t>
      </w:r>
      <w:r w:rsidR="004643AA">
        <w:t>/heating</w:t>
      </w:r>
      <w:r w:rsidR="00D52C4C">
        <w:t xml:space="preserve"> </w:t>
      </w:r>
      <w:r w:rsidR="005C67C8">
        <w:t xml:space="preserve">of atoms </w:t>
      </w:r>
      <w:r w:rsidR="00D52C4C">
        <w:t>in [fs].</w:t>
      </w:r>
    </w:p>
    <w:p w14:paraId="4404C20D" w14:textId="462B9DE5" w:rsidR="004643AA" w:rsidRDefault="004643AA" w:rsidP="00F15D6C">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2553B87" w14:textId="5E68E88A" w:rsidR="004643AA" w:rsidRDefault="004643AA" w:rsidP="00F15D6C">
      <w:pPr>
        <w:pStyle w:val="ListParagraph"/>
        <w:jc w:val="both"/>
      </w:pPr>
      <w:r>
        <w:t>First number: time of simulation in [fs], when to switch to the Berendsen thermostat parameters given in the next two numbers.</w:t>
      </w:r>
    </w:p>
    <w:p w14:paraId="79ADDBE2" w14:textId="3DD7922E" w:rsidR="004643AA" w:rsidRDefault="004643AA" w:rsidP="00F15D6C">
      <w:pPr>
        <w:pStyle w:val="ListParagraph"/>
        <w:jc w:val="both"/>
      </w:pPr>
      <w:r>
        <w:t>Second line: the atomic thermostat temperature [K].</w:t>
      </w:r>
    </w:p>
    <w:p w14:paraId="2C5F008B" w14:textId="79E2AF4F" w:rsidR="004643AA" w:rsidRDefault="004643AA" w:rsidP="004643AA">
      <w:pPr>
        <w:pStyle w:val="ListParagraph"/>
        <w:jc w:val="both"/>
      </w:pPr>
      <w:r>
        <w:t xml:space="preserve">Third line: the characteristic time of </w:t>
      </w:r>
      <w:r w:rsidR="009A091B">
        <w:t>the Berendsen thermostat for</w:t>
      </w:r>
      <w:r>
        <w:t xml:space="preserve"> atoms in [fs].</w:t>
      </w:r>
    </w:p>
    <w:p w14:paraId="086C5154" w14:textId="02D35733" w:rsidR="0071598E" w:rsidRDefault="0071598E" w:rsidP="004643AA">
      <w:pPr>
        <w:pStyle w:val="ListParagraph"/>
        <w:jc w:val="both"/>
      </w:pPr>
      <w:r>
        <w:t>E.g., if the file contains</w:t>
      </w:r>
      <w:r w:rsidR="005050C6">
        <w:t xml:space="preserve"> the following lines</w:t>
      </w:r>
      <w:r w:rsidR="005A5D05">
        <w:t>:</w:t>
      </w:r>
    </w:p>
    <w:p w14:paraId="76B4881F" w14:textId="17B72865" w:rsidR="005A5D05" w:rsidRDefault="005A5D05" w:rsidP="004643AA">
      <w:pPr>
        <w:pStyle w:val="ListParagraph"/>
        <w:jc w:val="both"/>
      </w:pPr>
      <w:r>
        <w:lastRenderedPageBreak/>
        <w:t>-1.0e10</w:t>
      </w:r>
      <w:r>
        <w:tab/>
        <w:t>300</w:t>
      </w:r>
      <w:r>
        <w:tab/>
        <w:t>1.0e15</w:t>
      </w:r>
    </w:p>
    <w:p w14:paraId="0D670A4D" w14:textId="11DBF12E" w:rsidR="005A5D05" w:rsidRDefault="005A5D05" w:rsidP="004643AA">
      <w:pPr>
        <w:pStyle w:val="ListParagraph"/>
        <w:jc w:val="both"/>
      </w:pPr>
      <w:r>
        <w:t>0.0</w:t>
      </w:r>
      <w:r>
        <w:tab/>
        <w:t>500</w:t>
      </w:r>
      <w:r>
        <w:tab/>
        <w:t>100.0</w:t>
      </w:r>
    </w:p>
    <w:p w14:paraId="26EFC8F8" w14:textId="1EB46A22" w:rsidR="005A5D05" w:rsidRDefault="005A5D05" w:rsidP="004643AA">
      <w:pPr>
        <w:pStyle w:val="ListParagraph"/>
        <w:jc w:val="both"/>
      </w:pPr>
      <w:r>
        <w:t>100</w:t>
      </w:r>
      <w:r>
        <w:tab/>
        <w:t>1000</w:t>
      </w:r>
      <w:r>
        <w:tab/>
        <w:t>700.0</w:t>
      </w:r>
    </w:p>
    <w:p w14:paraId="5593990C" w14:textId="12B706E1" w:rsidR="005A5D05" w:rsidRDefault="005050C6" w:rsidP="004643AA">
      <w:pPr>
        <w:pStyle w:val="ListParagraph"/>
        <w:jc w:val="both"/>
      </w:pPr>
      <w:r>
        <w:t>It will be interpreted as follows: at</w:t>
      </w:r>
      <w:r w:rsidR="005A5D05">
        <w:t xml:space="preserve"> the beginning of simulation (at 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Default="005C67C8" w:rsidP="009A091B">
      <w:pPr>
        <w:pStyle w:val="ListParagraph"/>
        <w:numPr>
          <w:ilvl w:val="0"/>
          <w:numId w:val="32"/>
        </w:numPr>
        <w:jc w:val="both"/>
      </w:pPr>
      <w:r>
        <w:t>Berendsen thermostat for electrons;</w:t>
      </w:r>
      <w:r w:rsidR="009A091B" w:rsidRPr="009A091B">
        <w:t xml:space="preserve"> </w:t>
      </w:r>
      <w:r w:rsidR="009A091B">
        <w:t>it can be set in two ways</w:t>
      </w:r>
      <w:r w:rsidR="0071598E">
        <w:t>, analogous to the atomic thermostat</w:t>
      </w:r>
      <w:r w:rsidR="009A091B">
        <w:t>:</w:t>
      </w:r>
    </w:p>
    <w:p w14:paraId="7F830D28" w14:textId="227A8BE1" w:rsidR="005C67C8" w:rsidRDefault="009A091B" w:rsidP="009A091B">
      <w:pPr>
        <w:pStyle w:val="ListParagraph"/>
        <w:jc w:val="both"/>
      </w:pPr>
      <w:r>
        <w:t xml:space="preserve">Option #1: </w:t>
      </w:r>
      <w:r w:rsidR="008004CE">
        <w:t xml:space="preserve">If three numbers are given here, they </w:t>
      </w:r>
      <w:r w:rsidR="005C67C8">
        <w:t xml:space="preserve">define a simple model (rate equation) for artificial cooling mimicking transport effects </w:t>
      </w:r>
      <w:r w:rsidR="005C67C8">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5C67C8">
        <w:fldChar w:fldCharType="separate"/>
      </w:r>
      <w:r w:rsidR="00C51107" w:rsidRPr="00C51107">
        <w:rPr>
          <w:noProof/>
        </w:rPr>
        <w:t>[33]</w:t>
      </w:r>
      <w:r w:rsidR="005C67C8">
        <w:fldChar w:fldCharType="end"/>
      </w:r>
      <w:r w:rsidR="005C67C8">
        <w:t xml:space="preserve">, using Berendsen thermostat </w:t>
      </w:r>
      <w:r w:rsidR="005C67C8">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5C67C8">
        <w:fldChar w:fldCharType="separate"/>
      </w:r>
      <w:r w:rsidR="0090556D" w:rsidRPr="0090556D">
        <w:rPr>
          <w:noProof/>
        </w:rPr>
        <w:t>[19]</w:t>
      </w:r>
      <w:r w:rsidR="005C67C8">
        <w:fldChar w:fldCharType="end"/>
      </w:r>
      <w:r w:rsidR="005C67C8">
        <w:t>:</w:t>
      </w:r>
    </w:p>
    <w:p w14:paraId="619CBF86" w14:textId="5D2907E4" w:rsidR="005C67C8" w:rsidRDefault="005C67C8" w:rsidP="00F15D6C">
      <w:pPr>
        <w:pStyle w:val="ListParagraph"/>
        <w:jc w:val="both"/>
      </w:pPr>
      <w:r>
        <w:t>First number: include electron heat transport out of the electronic system (1), or not (0).</w:t>
      </w:r>
    </w:p>
    <w:p w14:paraId="556C6B98" w14:textId="2ABD6766" w:rsidR="005C67C8" w:rsidRDefault="005C67C8" w:rsidP="00F15D6C">
      <w:pPr>
        <w:pStyle w:val="ListParagraph"/>
        <w:jc w:val="both"/>
      </w:pPr>
      <w:r w:rsidRPr="00264782">
        <w:t>Second number</w:t>
      </w:r>
      <w:r>
        <w:t>: in case if there is transport, sets the electronic bath temperature towards which the cooling</w:t>
      </w:r>
      <w:r w:rsidR="009A091B">
        <w:t>/heating</w:t>
      </w:r>
      <w:r>
        <w:t xml:space="preserve"> will be made until temperatures equilibration in [K]. </w:t>
      </w:r>
    </w:p>
    <w:p w14:paraId="4826C064" w14:textId="4A7D2DA8" w:rsidR="009A091B" w:rsidRDefault="005C67C8" w:rsidP="009A091B">
      <w:pPr>
        <w:pStyle w:val="ListParagraph"/>
        <w:jc w:val="both"/>
      </w:pPr>
      <w:r>
        <w:t>The third one is the characteristic time of electronic cooling</w:t>
      </w:r>
      <w:r w:rsidR="009A091B">
        <w:t>/heating</w:t>
      </w:r>
      <w:r>
        <w:t xml:space="preserve"> in [fs].</w:t>
      </w:r>
    </w:p>
    <w:p w14:paraId="11AF8FA7" w14:textId="77777777" w:rsidR="009A091B" w:rsidRDefault="009A091B" w:rsidP="009A091B">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726AC8C" w14:textId="77777777" w:rsidR="009A091B" w:rsidRDefault="009A091B" w:rsidP="009A091B">
      <w:pPr>
        <w:pStyle w:val="ListParagraph"/>
        <w:jc w:val="both"/>
      </w:pPr>
      <w:r>
        <w:t>First number: time of simulation in [fs], when to switch to the Berendsen thermostat parameters given in the next two numbers.</w:t>
      </w:r>
    </w:p>
    <w:p w14:paraId="41B63726" w14:textId="232BA2D8" w:rsidR="009A091B" w:rsidRDefault="009A091B" w:rsidP="009A091B">
      <w:pPr>
        <w:pStyle w:val="ListParagraph"/>
        <w:jc w:val="both"/>
      </w:pPr>
      <w:r>
        <w:t xml:space="preserve">Second line: the </w:t>
      </w:r>
      <w:r w:rsidR="00E30B5F">
        <w:t>electronic</w:t>
      </w:r>
      <w:r>
        <w:t xml:space="preserve"> thermostat temperature [K].</w:t>
      </w:r>
    </w:p>
    <w:p w14:paraId="6459127A" w14:textId="28B2B4FB" w:rsidR="009A091B" w:rsidRDefault="009A091B" w:rsidP="008361E9">
      <w:pPr>
        <w:pStyle w:val="ListParagraph"/>
        <w:jc w:val="both"/>
      </w:pPr>
      <w:r>
        <w:t xml:space="preserve">Third line: the characteristic time of the Berendsen thermostat for </w:t>
      </w:r>
      <w:r w:rsidR="00E30B5F">
        <w:t>electrons</w:t>
      </w:r>
      <w:r>
        <w:t xml:space="preserve"> in [fs].</w:t>
      </w:r>
    </w:p>
    <w:p w14:paraId="6AD5C9A3" w14:textId="416C2CC7" w:rsidR="00DB40D6" w:rsidRPr="00D21DB4" w:rsidRDefault="00DB40D6" w:rsidP="008361E9">
      <w:pPr>
        <w:pStyle w:val="ListParagraph"/>
        <w:jc w:val="both"/>
      </w:pPr>
      <w:r w:rsidRPr="0063151C">
        <w:rPr>
          <w:i/>
          <w:iCs/>
        </w:rPr>
        <w:t>Note</w:t>
      </w:r>
      <w:r>
        <w:t xml:space="preserve"> that if </w:t>
      </w:r>
      <w:r w:rsidR="0063151C">
        <w:t>e</w:t>
      </w:r>
      <w:r>
        <w:t>lectronic thermostat is used, it will equilibrate the electronic distribution function towards the given temperature, and electronic nonequilibrium simulation is thus affected.</w:t>
      </w:r>
    </w:p>
    <w:p w14:paraId="3302B140" w14:textId="75EDFC56"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DC38E8">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4]","plainTextFormattedCitation":"[34]","previouslyFormattedCitation":"[34]"},"properties":{"noteIndex":0},"schema":"https://github.com/citation-style-language/schema/raw/master/csl-citation.json"}</w:instrText>
      </w:r>
      <w:r w:rsidR="003102EF">
        <w:fldChar w:fldCharType="separate"/>
      </w:r>
      <w:r w:rsidR="00C51107" w:rsidRPr="00C51107">
        <w:rPr>
          <w:noProof/>
        </w:rPr>
        <w:t>[34]</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6063491D" w:rsidR="00D64AEF" w:rsidRDefault="00D64AEF" w:rsidP="002C6AAA">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lastRenderedPageBreak/>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2735EAE4" w14:textId="77777777" w:rsidR="00B93355" w:rsidRDefault="00332ECC" w:rsidP="00B93355">
      <w:pPr>
        <w:pStyle w:val="ListParagraph"/>
        <w:numPr>
          <w:ilvl w:val="0"/>
          <w:numId w:val="32"/>
        </w:numPr>
        <w:jc w:val="both"/>
      </w:pPr>
      <w:r>
        <w:t xml:space="preserve">Three numbers defining printout of the </w:t>
      </w:r>
      <w:r w:rsidR="00F40509">
        <w:t>electron distribution function at each saving timestep</w:t>
      </w:r>
      <w:r w:rsidR="00B93355">
        <w:t>.</w:t>
      </w:r>
      <w:r>
        <w:t xml:space="preserve"> </w:t>
      </w:r>
    </w:p>
    <w:p w14:paraId="60FE1EC9" w14:textId="0E053220" w:rsidR="00332ECC" w:rsidRDefault="00332ECC" w:rsidP="00B93355">
      <w:pPr>
        <w:pStyle w:val="ListParagraph"/>
        <w:numPr>
          <w:ilvl w:val="0"/>
          <w:numId w:val="14"/>
        </w:numPr>
        <w:jc w:val="both"/>
      </w:pPr>
      <w:r>
        <w:t>First is the flag that defines what to print out:</w:t>
      </w:r>
    </w:p>
    <w:p w14:paraId="515C7BAF" w14:textId="41C82526" w:rsidR="009151E2" w:rsidRDefault="009151E2" w:rsidP="00332ECC">
      <w:pPr>
        <w:pStyle w:val="ListParagraph"/>
        <w:jc w:val="both"/>
      </w:pPr>
      <w:r>
        <w:t>0 means no printing out of electron distribution (this should be the default choice, because printing out the distribution produces large files, which are usually unnecessary);</w:t>
      </w:r>
    </w:p>
    <w:p w14:paraId="2DA5391C" w14:textId="368CC489" w:rsidR="009151E2" w:rsidRDefault="00332ECC" w:rsidP="00332ECC">
      <w:pPr>
        <w:pStyle w:val="ListParagraph"/>
        <w:jc w:val="both"/>
      </w:pPr>
      <w:r>
        <w:t xml:space="preserve">1 </w:t>
      </w:r>
      <w:r w:rsidR="009151E2">
        <w:t xml:space="preserve">means </w:t>
      </w:r>
      <w:r>
        <w:t xml:space="preserve">to printout the electron populations on the energy levels only (below </w:t>
      </w:r>
      <w:r w:rsidRPr="00332ECC">
        <w:rPr>
          <w:i/>
          <w:iCs/>
        </w:rPr>
        <w:t>E</w:t>
      </w:r>
      <w:r w:rsidRPr="00332ECC">
        <w:rPr>
          <w:i/>
          <w:iCs/>
          <w:vertAlign w:val="subscript"/>
        </w:rPr>
        <w:t>cutoff</w:t>
      </w:r>
      <w:r>
        <w:t xml:space="preserve">); </w:t>
      </w:r>
    </w:p>
    <w:p w14:paraId="29063E2F" w14:textId="0DDF9B56" w:rsidR="009151E2" w:rsidRDefault="009151E2" w:rsidP="00332ECC">
      <w:pPr>
        <w:pStyle w:val="ListParagraph"/>
        <w:jc w:val="both"/>
      </w:pPr>
      <w:r>
        <w:t>2 means to also printout the electron distribution on a grid with the parameters set in the other two numbers in this line (produces twice the large files; not recommended to be used);</w:t>
      </w:r>
    </w:p>
    <w:p w14:paraId="3BF709EE" w14:textId="395E9EED" w:rsidR="009151E2" w:rsidRDefault="009151E2" w:rsidP="00332ECC">
      <w:pPr>
        <w:pStyle w:val="ListParagraph"/>
        <w:jc w:val="both"/>
      </w:pPr>
      <w:r>
        <w:t>-2 means to printout only the distribution on the given grid, with the parameters defined by the two other numbers in this line;</w:t>
      </w:r>
    </w:p>
    <w:p w14:paraId="77C33325" w14:textId="5F7184AD" w:rsidR="00B93355" w:rsidRDefault="00B93355" w:rsidP="00B93355">
      <w:pPr>
        <w:pStyle w:val="ListParagraph"/>
        <w:numPr>
          <w:ilvl w:val="0"/>
          <w:numId w:val="14"/>
        </w:numPr>
        <w:jc w:val="both"/>
      </w:pPr>
      <w:r>
        <w:t>Second number in the line defines the step in the energy grid in [eV], on which the distribution is printed out, if flag 2 or -2 is set.</w:t>
      </w:r>
    </w:p>
    <w:p w14:paraId="4FBE6DCE" w14:textId="4B14CB2C" w:rsidR="00B93355" w:rsidRDefault="00B93355" w:rsidP="00B93355">
      <w:pPr>
        <w:pStyle w:val="ListParagraph"/>
        <w:numPr>
          <w:ilvl w:val="0"/>
          <w:numId w:val="14"/>
        </w:numPr>
        <w:jc w:val="both"/>
      </w:pPr>
      <w:r>
        <w:t>Third number defines the maximal energy for the grid in [eV], used if the flag 2 or -2 is set.</w:t>
      </w:r>
    </w:p>
    <w:p w14:paraId="57232092" w14:textId="1A6F42B3" w:rsidR="00F40509" w:rsidRDefault="00F40509" w:rsidP="00332ECC">
      <w:pPr>
        <w:pStyle w:val="ListParagraph"/>
        <w:jc w:val="both"/>
      </w:pPr>
      <w:r>
        <w:t>Most of the time, it is not necessary, thus use the default value 0.</w:t>
      </w:r>
      <w:r w:rsidR="006F0AE8">
        <w:t xml:space="preserve"> </w:t>
      </w:r>
      <w:r w:rsidR="00B93355">
        <w:t xml:space="preserve">Option 1 is useful </w:t>
      </w:r>
      <w:r w:rsidR="006F0AE8">
        <w:t>in case of nonequilibrium electron distributions, such as BO or relaxation-time approximation simulation.</w:t>
      </w:r>
      <w:r w:rsidR="00B93355">
        <w:t xml:space="preserve"> Option -2 is useful for modelling of the electron emission. Option 2 may be useful for code development and debugging.</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save atomic positions additionally in xyz-format</w:t>
      </w:r>
      <w:r w:rsidRPr="002A25E4">
        <w:rPr>
          <w:rStyle w:val="FootnoteReference"/>
        </w:rPr>
        <w:footnoteReference w:id="13"/>
      </w:r>
      <w:r>
        <w:t xml:space="preserve"> (set 1), or not (0</w:t>
      </w:r>
      <w:r w:rsidR="00D931F9">
        <w:t xml:space="preserve">). This format is used for </w:t>
      </w:r>
      <w:r w:rsidR="001B3E82">
        <w:t>plotting</w:t>
      </w:r>
      <w:r>
        <w:t xml:space="preserve"> and making movies of the atomic positions e.g. with VMD</w:t>
      </w:r>
      <w:r w:rsidRPr="002A25E4">
        <w:rPr>
          <w:rStyle w:val="FootnoteReference"/>
        </w:rPr>
        <w:footnoteReference w:id="14"/>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5"/>
      </w:r>
      <w:r>
        <w:t xml:space="preserve"> (set 1), or not (0). This format is u</w:t>
      </w:r>
      <w:r w:rsidR="00CC7ECD">
        <w:t>s</w:t>
      </w:r>
      <w:r>
        <w:t xml:space="preserve">ed for powder diffraction patterns calculations </w:t>
      </w:r>
      <w:r>
        <w:rPr>
          <w:lang w:val="en-US"/>
        </w:rPr>
        <w:t xml:space="preserve">e.g. </w:t>
      </w:r>
      <w:r>
        <w:t>with Mercury</w:t>
      </w:r>
      <w:r w:rsidR="005745E6" w:rsidRPr="002A25E4">
        <w:rPr>
          <w:rStyle w:val="FootnoteReference"/>
        </w:rPr>
        <w:footnoteReference w:id="16"/>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lastRenderedPageBreak/>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which format to use to plot output figures: eps, jpeg, gif, png, pdf</w:t>
      </w:r>
    </w:p>
    <w:p w14:paraId="334D6185" w14:textId="362BEEE6" w:rsidR="00BD43BF" w:rsidRDefault="00264782" w:rsidP="002C6AAA">
      <w:pPr>
        <w:pStyle w:val="ListParagraph"/>
        <w:numPr>
          <w:ilvl w:val="0"/>
          <w:numId w:val="32"/>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6CDE6BF5"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0D6ACC" w:rsidRPr="000D6ACC">
        <w:rPr>
          <w:b/>
          <w:bCs/>
          <w:sz w:val="18"/>
          <w:szCs w:val="18"/>
        </w:rPr>
        <w:t xml:space="preserve">Figure </w:t>
      </w:r>
      <w:r w:rsidR="000D6ACC" w:rsidRPr="000D6ACC">
        <w:rPr>
          <w:b/>
          <w:bCs/>
          <w:noProof/>
          <w:sz w:val="18"/>
          <w:szCs w:val="18"/>
        </w:rPr>
        <w:t>VIII</w:t>
      </w:r>
      <w:r w:rsidR="000D6ACC" w:rsidRPr="000D6ACC">
        <w:rPr>
          <w:b/>
          <w:bCs/>
          <w:sz w:val="18"/>
          <w:szCs w:val="18"/>
        </w:rPr>
        <w:t>.</w:t>
      </w:r>
      <w:r w:rsidR="000D6ACC" w:rsidRPr="000D6ACC">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lastRenderedPageBreak/>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26A09157"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0D6ACC">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0D6ACC">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7DC4D2A0"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0D6ACC" w:rsidRPr="000D6ACC">
        <w:rPr>
          <w:b/>
          <w:bCs/>
          <w:sz w:val="18"/>
          <w:szCs w:val="18"/>
        </w:rPr>
        <w:t xml:space="preserve">Figure </w:t>
      </w:r>
      <w:r w:rsidR="000D6ACC" w:rsidRPr="000D6ACC">
        <w:rPr>
          <w:b/>
          <w:bCs/>
          <w:noProof/>
          <w:sz w:val="18"/>
          <w:szCs w:val="18"/>
        </w:rPr>
        <w:t>VIII</w:t>
      </w:r>
      <w:r w:rsidR="000D6ACC" w:rsidRPr="000D6ACC">
        <w:rPr>
          <w:b/>
          <w:bCs/>
          <w:sz w:val="18"/>
          <w:szCs w:val="18"/>
        </w:rPr>
        <w:t>.</w:t>
      </w:r>
      <w:r w:rsidR="000D6ACC" w:rsidRPr="000D6ACC">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70B9A01B"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0D6ACC" w:rsidRPr="000D6ACC">
        <w:rPr>
          <w:b/>
          <w:bCs/>
          <w:sz w:val="18"/>
          <w:szCs w:val="18"/>
        </w:rPr>
        <w:t xml:space="preserve">Figure </w:t>
      </w:r>
      <w:r w:rsidR="000D6ACC" w:rsidRPr="000D6ACC">
        <w:rPr>
          <w:b/>
          <w:bCs/>
          <w:noProof/>
          <w:sz w:val="18"/>
          <w:szCs w:val="18"/>
        </w:rPr>
        <w:t>VIII</w:t>
      </w:r>
      <w:r w:rsidR="000D6ACC" w:rsidRPr="000D6ACC">
        <w:rPr>
          <w:b/>
          <w:bCs/>
          <w:sz w:val="18"/>
          <w:szCs w:val="18"/>
        </w:rPr>
        <w:t>.</w:t>
      </w:r>
      <w:r w:rsidR="000D6ACC" w:rsidRPr="000D6ACC">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lastRenderedPageBreak/>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33150680"/>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33150681"/>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33150682"/>
      <w:r>
        <w:lastRenderedPageBreak/>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69F6ADE2"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DC38E8">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rsidR="003102EF">
        <w:fldChar w:fldCharType="separate"/>
      </w:r>
      <w:r w:rsidR="00C51107" w:rsidRPr="00C51107">
        <w:rPr>
          <w:noProof/>
        </w:rPr>
        <w:t>[4,36]</w:t>
      </w:r>
      <w:r w:rsidR="003102EF">
        <w:fldChar w:fldCharType="end"/>
      </w:r>
    </w:p>
    <w:p w14:paraId="52CD84C4" w14:textId="53EC2E56" w:rsidR="004339AE" w:rsidRDefault="004339AE" w:rsidP="004339AE">
      <w:pPr>
        <w:pStyle w:val="ListParagraph"/>
        <w:numPr>
          <w:ilvl w:val="0"/>
          <w:numId w:val="3"/>
        </w:numPr>
        <w:jc w:val="both"/>
      </w:pPr>
      <w:r w:rsidRPr="00DE3827">
        <w:rPr>
          <w:color w:val="0070C0"/>
        </w:rPr>
        <w:t>DFTB</w:t>
      </w:r>
      <w:r w:rsidRPr="004339AE">
        <w:rPr>
          <w:color w:val="0070C0"/>
        </w:rPr>
        <w:t>_no_repulsion</w:t>
      </w:r>
      <w:r>
        <w:t>: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fldChar w:fldCharType="begin" w:fldLock="1"/>
      </w:r>
      <w: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fldChar w:fldCharType="separate"/>
      </w:r>
      <w:r w:rsidRPr="00C51107">
        <w:rPr>
          <w:noProof/>
        </w:rPr>
        <w:t>[4,36]</w:t>
      </w:r>
      <w:r>
        <w:fldChar w:fldCharType="end"/>
      </w:r>
      <w:r>
        <w:t>, but without the repulsive potential in the file</w:t>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01363A5F"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DC38E8">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7]","plainTextFormattedCitation":"[37]","previouslyFormattedCitation":"[37]"},"properties":{"noteIndex":0},"schema":"https://github.com/citation-style-language/schema/raw/master/csl-citation.json"}</w:instrText>
      </w:r>
      <w:r w:rsidR="003102EF">
        <w:fldChar w:fldCharType="separate"/>
      </w:r>
      <w:r w:rsidR="00C51107" w:rsidRPr="00C51107">
        <w:rPr>
          <w:noProof/>
        </w:rPr>
        <w:t>[37]</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64F9CDF9" w:rsidR="00007993" w:rsidRDefault="00007993" w:rsidP="00007993">
      <w:pPr>
        <w:pStyle w:val="Caption"/>
      </w:pPr>
      <w:bookmarkStart w:id="23" w:name="_Hlk109211754"/>
      <w:r>
        <w:t xml:space="preserve">Figure </w:t>
      </w:r>
      <w:r w:rsidR="00A42FF9">
        <w:fldChar w:fldCharType="begin"/>
      </w:r>
      <w:r w:rsidR="00A42FF9">
        <w:instrText xml:space="preserve"> STYLEREF 1 \s </w:instrText>
      </w:r>
      <w:r w:rsidR="00A42FF9">
        <w:fldChar w:fldCharType="separate"/>
      </w:r>
      <w:r w:rsidR="000D6ACC">
        <w:rPr>
          <w:noProof/>
        </w:rPr>
        <w:t>VIII</w:t>
      </w:r>
      <w:r w:rsidR="00A42FF9">
        <w:rPr>
          <w:noProof/>
        </w:rPr>
        <w:fldChar w:fldCharType="end"/>
      </w:r>
      <w:r>
        <w:t>.</w:t>
      </w:r>
      <w:r w:rsidR="00A42FF9">
        <w:fldChar w:fldCharType="begin"/>
      </w:r>
      <w:r w:rsidR="00A42FF9">
        <w:instrText xml:space="preserve"> SEQ Figure \* ARABIC \s 1 </w:instrText>
      </w:r>
      <w:r w:rsidR="00A42FF9">
        <w:fldChar w:fldCharType="separate"/>
      </w:r>
      <w:r w:rsidR="000D6ACC">
        <w:rPr>
          <w:noProof/>
        </w:rPr>
        <w:t>4</w:t>
      </w:r>
      <w:r w:rsidR="00A42FF9">
        <w:rPr>
          <w:noProof/>
        </w:rPr>
        <w:fldChar w:fldCharType="end"/>
      </w:r>
      <w:r>
        <w:t xml:space="preserve">. 3TB </w:t>
      </w:r>
      <w:r w:rsidRPr="00DC6383">
        <w:t>TB_Hamiltonian_parameters.tx</w:t>
      </w:r>
      <w:r>
        <w:t>t</w:t>
      </w:r>
      <w:bookmarkEnd w:id="23"/>
      <w:r>
        <w:tab/>
      </w:r>
      <w:r>
        <w:tab/>
      </w:r>
      <w:r>
        <w:tab/>
        <w:t xml:space="preserve">Figure </w:t>
      </w:r>
      <w:r w:rsidR="00A42FF9">
        <w:fldChar w:fldCharType="begin"/>
      </w:r>
      <w:r w:rsidR="00A42FF9">
        <w:instrText xml:space="preserve"> STYLEREF 1 \s </w:instrText>
      </w:r>
      <w:r w:rsidR="00A42FF9">
        <w:fldChar w:fldCharType="separate"/>
      </w:r>
      <w:r w:rsidR="000D6ACC">
        <w:rPr>
          <w:noProof/>
        </w:rPr>
        <w:t>VIII</w:t>
      </w:r>
      <w:r w:rsidR="00A42FF9">
        <w:rPr>
          <w:noProof/>
        </w:rPr>
        <w:fldChar w:fldCharType="end"/>
      </w:r>
      <w:r>
        <w:t>.</w:t>
      </w:r>
      <w:r w:rsidR="00A42FF9">
        <w:fldChar w:fldCharType="begin"/>
      </w:r>
      <w:r w:rsidR="00A42FF9">
        <w:instrText xml:space="preserve"> SEQ Figure \* ARABIC \s 1 </w:instrText>
      </w:r>
      <w:r w:rsidR="00A42FF9">
        <w:fldChar w:fldCharType="separate"/>
      </w:r>
      <w:r w:rsidR="000D6ACC">
        <w:rPr>
          <w:noProof/>
        </w:rPr>
        <w:t>5</w:t>
      </w:r>
      <w:r w:rsidR="00A42FF9">
        <w:rPr>
          <w:noProof/>
        </w:rPr>
        <w:fldChar w:fldCharType="end"/>
      </w:r>
      <w:r>
        <w:t xml:space="preserve"> 3TB </w:t>
      </w:r>
      <w:r w:rsidRPr="00A06BC1">
        <w:t>TB_Repulsive_parameters.txt</w:t>
      </w:r>
    </w:p>
    <w:p w14:paraId="5B472423" w14:textId="4AE6EDED" w:rsidR="00007993" w:rsidRDefault="00007993" w:rsidP="00DA5A2E">
      <w:r>
        <w:t>The files contain the parameters, according to ThreeBodyTB</w:t>
      </w:r>
      <w:r w:rsidR="001C255A" w:rsidRPr="002A25E4">
        <w:rPr>
          <w:rStyle w:val="FootnoteReference"/>
        </w:rPr>
        <w:footnoteReference w:id="17"/>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lastRenderedPageBreak/>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5DD5176" w:rsidR="001A11F7" w:rsidRDefault="001A11F7" w:rsidP="001A11F7">
      <w:pPr>
        <w:pStyle w:val="Caption"/>
      </w:pPr>
      <w:bookmarkStart w:id="24" w:name="_Ref71362808"/>
      <w:r>
        <w:t xml:space="preserve">Figure </w:t>
      </w:r>
      <w:r w:rsidR="00A42FF9">
        <w:fldChar w:fldCharType="begin"/>
      </w:r>
      <w:r w:rsidR="00A42FF9">
        <w:instrText xml:space="preserve"> STYLEREF 1 \s </w:instrText>
      </w:r>
      <w:r w:rsidR="00A42FF9">
        <w:fldChar w:fldCharType="separate"/>
      </w:r>
      <w:r w:rsidR="000D6ACC">
        <w:rPr>
          <w:noProof/>
        </w:rPr>
        <w:t>VIII</w:t>
      </w:r>
      <w:r w:rsidR="00A42FF9">
        <w:rPr>
          <w:noProof/>
        </w:rPr>
        <w:fldChar w:fldCharType="end"/>
      </w:r>
      <w:r w:rsidR="008F65B0">
        <w:t>.</w:t>
      </w:r>
      <w:r w:rsidR="00A42FF9">
        <w:fldChar w:fldCharType="begin"/>
      </w:r>
      <w:r w:rsidR="00A42FF9">
        <w:instrText xml:space="preserve"> SEQ Figure \* ARABIC \s 1 </w:instrText>
      </w:r>
      <w:r w:rsidR="00A42FF9">
        <w:fldChar w:fldCharType="separate"/>
      </w:r>
      <w:r w:rsidR="000D6ACC">
        <w:rPr>
          <w:noProof/>
        </w:rPr>
        <w:t>6</w:t>
      </w:r>
      <w:r w:rsidR="00A42FF9">
        <w:rPr>
          <w:noProof/>
        </w:rPr>
        <w:fldChar w:fldCharType="end"/>
      </w:r>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r w:rsidR="00A42FF9">
        <w:fldChar w:fldCharType="begin"/>
      </w:r>
      <w:r w:rsidR="00A42FF9">
        <w:instrText xml:space="preserve"> STYLEREF 1 \s </w:instrText>
      </w:r>
      <w:r w:rsidR="00A42FF9">
        <w:fldChar w:fldCharType="separate"/>
      </w:r>
      <w:r w:rsidR="000D6ACC">
        <w:rPr>
          <w:noProof/>
        </w:rPr>
        <w:t>VIII</w:t>
      </w:r>
      <w:r w:rsidR="00A42FF9">
        <w:rPr>
          <w:noProof/>
        </w:rPr>
        <w:fldChar w:fldCharType="end"/>
      </w:r>
      <w:r w:rsidR="008F65B0">
        <w:t>.</w:t>
      </w:r>
      <w:r w:rsidR="00A42FF9">
        <w:fldChar w:fldCharType="begin"/>
      </w:r>
      <w:r w:rsidR="00A42FF9">
        <w:instrText xml:space="preserve"> SEQ Figure \* ARABIC \s 1 </w:instrText>
      </w:r>
      <w:r w:rsidR="00A42FF9">
        <w:fldChar w:fldCharType="separate"/>
      </w:r>
      <w:r w:rsidR="000D6ACC">
        <w:rPr>
          <w:noProof/>
        </w:rPr>
        <w:t>7</w:t>
      </w:r>
      <w:r w:rsidR="00A42FF9">
        <w:rPr>
          <w:noProof/>
        </w:rPr>
        <w:fldChar w:fldCharType="end"/>
      </w:r>
      <w:bookmarkEnd w:id="25"/>
      <w:r>
        <w:t xml:space="preserve"> BOP </w:t>
      </w:r>
      <w:r w:rsidRPr="00A06BC1">
        <w:t>TB_Repulsive_parameters.txt</w:t>
      </w:r>
    </w:p>
    <w:p w14:paraId="24B27C96" w14:textId="52EBC71B"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0D6ACC">
        <w:t xml:space="preserve">Figure </w:t>
      </w:r>
      <w:r w:rsidR="000D6ACC">
        <w:rPr>
          <w:noProof/>
        </w:rPr>
        <w:t>VIII</w:t>
      </w:r>
      <w:r w:rsidR="000D6ACC">
        <w:t>.</w:t>
      </w:r>
      <w:r w:rsidR="000D6ACC">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0D6ACC">
        <w:t xml:space="preserve">Figure </w:t>
      </w:r>
      <w:r w:rsidR="000D6ACC">
        <w:rPr>
          <w:noProof/>
        </w:rPr>
        <w:t>VIII</w:t>
      </w:r>
      <w:r w:rsidR="000D6ACC">
        <w:t>.</w:t>
      </w:r>
      <w:r w:rsidR="000D6ACC">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5E85F789" w:rsidR="00060FAC" w:rsidRDefault="00060FAC" w:rsidP="00060FAC">
      <w:pPr>
        <w:pStyle w:val="Caption"/>
        <w:jc w:val="center"/>
      </w:pPr>
      <w:bookmarkStart w:id="26" w:name="_Ref427682"/>
      <w:r>
        <w:t xml:space="preserve">Figure </w:t>
      </w:r>
      <w:r w:rsidR="00A42FF9">
        <w:fldChar w:fldCharType="begin"/>
      </w:r>
      <w:r w:rsidR="00A42FF9">
        <w:instrText xml:space="preserve"> STYLEREF 1 \s </w:instrText>
      </w:r>
      <w:r w:rsidR="00A42FF9">
        <w:fldChar w:fldCharType="separate"/>
      </w:r>
      <w:r w:rsidR="000D6ACC">
        <w:rPr>
          <w:noProof/>
        </w:rPr>
        <w:t>VIII</w:t>
      </w:r>
      <w:r w:rsidR="00A42FF9">
        <w:rPr>
          <w:noProof/>
        </w:rPr>
        <w:fldChar w:fldCharType="end"/>
      </w:r>
      <w:r w:rsidR="008F65B0">
        <w:t>.</w:t>
      </w:r>
      <w:r w:rsidR="00A42FF9">
        <w:fldChar w:fldCharType="begin"/>
      </w:r>
      <w:r w:rsidR="00A42FF9">
        <w:instrText xml:space="preserve"> SEQ Figure \* ARABIC \s 1 </w:instrText>
      </w:r>
      <w:r w:rsidR="00A42FF9">
        <w:fldChar w:fldCharType="separate"/>
      </w:r>
      <w:r w:rsidR="000D6ACC">
        <w:rPr>
          <w:noProof/>
        </w:rPr>
        <w:t>8</w:t>
      </w:r>
      <w:r w:rsidR="00A42FF9">
        <w:rPr>
          <w:noProof/>
        </w:rPr>
        <w:fldChar w:fldCharType="end"/>
      </w:r>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r w:rsidR="00A42FF9">
        <w:fldChar w:fldCharType="begin"/>
      </w:r>
      <w:r w:rsidR="00A42FF9">
        <w:instrText xml:space="preserve"> STYLEREF 1 \s </w:instrText>
      </w:r>
      <w:r w:rsidR="00A42FF9">
        <w:fldChar w:fldCharType="separate"/>
      </w:r>
      <w:r w:rsidR="000D6ACC">
        <w:rPr>
          <w:noProof/>
        </w:rPr>
        <w:t>VIII</w:t>
      </w:r>
      <w:r w:rsidR="00A42FF9">
        <w:rPr>
          <w:noProof/>
        </w:rPr>
        <w:fldChar w:fldCharType="end"/>
      </w:r>
      <w:r w:rsidR="008F65B0">
        <w:t>.</w:t>
      </w:r>
      <w:r w:rsidR="00A42FF9">
        <w:fldChar w:fldCharType="begin"/>
      </w:r>
      <w:r w:rsidR="00A42FF9">
        <w:instrText xml:space="preserve"> SEQ Figure \* ARABIC \s 1 </w:instrText>
      </w:r>
      <w:r w:rsidR="00A42FF9">
        <w:fldChar w:fldCharType="separate"/>
      </w:r>
      <w:r w:rsidR="000D6ACC">
        <w:rPr>
          <w:noProof/>
        </w:rPr>
        <w:t>9</w:t>
      </w:r>
      <w:r w:rsidR="00A42FF9">
        <w:rPr>
          <w:noProof/>
        </w:rPr>
        <w:fldChar w:fldCharType="end"/>
      </w:r>
      <w:bookmarkEnd w:id="27"/>
      <w:bookmarkEnd w:id="28"/>
      <w:r>
        <w:t xml:space="preserve"> </w:t>
      </w:r>
      <w:r w:rsidRPr="00A06BC1">
        <w:t>TB_Repulsive_parameters.txt</w:t>
      </w:r>
      <w:r w:rsidR="00E8722C">
        <w:t xml:space="preserve"> in DFTB format</w:t>
      </w:r>
    </w:p>
    <w:p w14:paraId="3F154B32" w14:textId="5DA0CDEA"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0D6ACC">
        <w:t xml:space="preserve">Figure </w:t>
      </w:r>
      <w:r w:rsidR="000D6ACC">
        <w:rPr>
          <w:noProof/>
        </w:rPr>
        <w:t>VIII</w:t>
      </w:r>
      <w:r w:rsidR="000D6ACC">
        <w:t>.</w:t>
      </w:r>
      <w:r w:rsidR="000D6ACC">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0D6ACC">
        <w:t xml:space="preserve">Figure </w:t>
      </w:r>
      <w:r w:rsidR="000D6ACC">
        <w:rPr>
          <w:noProof/>
        </w:rPr>
        <w:t>VIII</w:t>
      </w:r>
      <w:r w:rsidR="000D6ACC">
        <w:t>.</w:t>
      </w:r>
      <w:r w:rsidR="000D6ACC">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0D6ACC">
        <w:t xml:space="preserve">Figure </w:t>
      </w:r>
      <w:r w:rsidR="000D6ACC">
        <w:rPr>
          <w:noProof/>
        </w:rPr>
        <w:t>VIII</w:t>
      </w:r>
      <w:r w:rsidR="000D6ACC">
        <w:t>.</w:t>
      </w:r>
      <w:r w:rsidR="000D6ACC">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A42FF9"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30C6826D" w:rsidR="006323F0" w:rsidRDefault="00A42FF9"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3EF303C4" w14:textId="17D09B2A" w:rsidR="00D53236" w:rsidRDefault="00A42FF9" w:rsidP="00D53236">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w:t>
      </w:r>
      <w:r w:rsidR="009D3142">
        <w:t xml:space="preserve"> fitted</w:t>
      </w:r>
      <w:r w:rsidR="00BF5B20">
        <w:t xml:space="preserve"> </w:t>
      </w:r>
      <w:r w:rsidR="00D74752">
        <w:t xml:space="preserve">(with no documentation but apparently came from here </w:t>
      </w:r>
      <w:hyperlink r:id="rId24" w:history="1">
        <w:r w:rsidR="00D74752" w:rsidRPr="00DB30E2">
          <w:rPr>
            <w:rStyle w:val="Hyperlink"/>
          </w:rPr>
          <w:t>https://www5.hp-ez.com/hp/calculations/page441</w:t>
        </w:r>
      </w:hyperlink>
      <w:r w:rsidR="00D74752">
        <w:t>)</w:t>
      </w:r>
      <w:r w:rsidR="00D53236">
        <w:t>.</w:t>
      </w:r>
      <w:r w:rsidR="009D3142">
        <w:t xml:space="preserve"> It may (and in most cases does) require manual fitting of the repulsive potential, for which one may use the function of TB_wall below. In case of compounds, it may also require manual adjustment of the on-site energies of elements to match those expected in compounds.</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77033247" w:rsidR="00205E75" w:rsidRDefault="00205E75" w:rsidP="002C6AAA">
      <w:pPr>
        <w:pStyle w:val="ListParagraph"/>
        <w:numPr>
          <w:ilvl w:val="0"/>
          <w:numId w:val="34"/>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DC38E8">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8]","plainTextFormattedCitation":"[38]","previouslyFormattedCitation":"[38]"},"properties":{"noteIndex":0},"schema":"https://github.com/citation-style-language/schema/raw/master/csl-citation.json"}</w:instrText>
      </w:r>
      <w:r w:rsidR="006D3EA1">
        <w:fldChar w:fldCharType="separate"/>
      </w:r>
      <w:r w:rsidR="00C51107" w:rsidRPr="00C51107">
        <w:rPr>
          <w:noProof/>
        </w:rPr>
        <w:t>[38]</w:t>
      </w:r>
      <w:r w:rsidR="006D3EA1">
        <w:fldChar w:fldCharType="end"/>
      </w:r>
    </w:p>
    <w:p w14:paraId="7D8DAA39" w14:textId="6D29958C" w:rsidR="004E4135" w:rsidRDefault="004E4135" w:rsidP="002C6AAA">
      <w:pPr>
        <w:pStyle w:val="ListParagraph"/>
        <w:numPr>
          <w:ilvl w:val="0"/>
          <w:numId w:val="34"/>
        </w:numPr>
        <w:ind w:left="284" w:hanging="284"/>
        <w:jc w:val="both"/>
      </w:pPr>
      <w:r w:rsidRPr="004E4135">
        <w:t>TransMet</w:t>
      </w:r>
      <w:r>
        <w:t xml:space="preserve"> containing Ag-Ag, Au-Au, Cu-Cu, Ni-Ni, Pd-Pd, Pt-Pt (for nanoclusters) from </w:t>
      </w:r>
      <w:r>
        <w:fldChar w:fldCharType="begin" w:fldLock="1"/>
      </w:r>
      <w:r w:rsidR="00DC38E8">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9]","plainTextFormattedCitation":"[39]","previouslyFormattedCitation":"[39]"},"properties":{"noteIndex":0},"schema":"https://github.com/citation-style-language/schema/raw/master/csl-citation.json"}</w:instrText>
      </w:r>
      <w:r>
        <w:fldChar w:fldCharType="separate"/>
      </w:r>
      <w:r w:rsidR="00C51107" w:rsidRPr="00C51107">
        <w:rPr>
          <w:noProof/>
        </w:rPr>
        <w:t>[39]</w:t>
      </w:r>
      <w:r>
        <w:fldChar w:fldCharType="end"/>
      </w:r>
    </w:p>
    <w:p w14:paraId="5DCCB048" w14:textId="14962618"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DC38E8">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40]","plainTextFormattedCitation":"[40]","previouslyFormattedCitation":"[40]"},"properties":{"noteIndex":0},"schema":"https://github.com/citation-style-language/schema/raw/master/csl-citation.json"}</w:instrText>
      </w:r>
      <w:r>
        <w:fldChar w:fldCharType="separate"/>
      </w:r>
      <w:r w:rsidR="00C51107" w:rsidRPr="00C51107">
        <w:rPr>
          <w:noProof/>
        </w:rPr>
        <w:t>[40]</w:t>
      </w:r>
      <w:r>
        <w:fldChar w:fldCharType="end"/>
      </w:r>
    </w:p>
    <w:p w14:paraId="2BA5D4DD" w14:textId="3ED361DC" w:rsidR="00240F5E" w:rsidRDefault="00240F5E" w:rsidP="002C6AAA">
      <w:pPr>
        <w:pStyle w:val="ListParagraph"/>
        <w:numPr>
          <w:ilvl w:val="0"/>
          <w:numId w:val="34"/>
        </w:numPr>
        <w:ind w:left="284" w:hanging="284"/>
        <w:jc w:val="both"/>
      </w:pPr>
      <w:r>
        <w:rPr>
          <w:lang w:val="en-US"/>
        </w:rPr>
        <w:t xml:space="preserve">BC containing B-C from </w:t>
      </w:r>
      <w:hyperlink r:id="rId25"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r w:rsidRPr="00B37BC5">
        <w:t>MoS</w:t>
      </w:r>
      <w:r>
        <w:t xml:space="preserve"> containing Mo-S from </w:t>
      </w:r>
      <w:hyperlink r:id="rId26"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2C6AAA">
      <w:pPr>
        <w:pStyle w:val="ListParagraph"/>
        <w:numPr>
          <w:ilvl w:val="0"/>
          <w:numId w:val="34"/>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7"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A42FF9" w:rsidP="002C6AAA">
      <w:pPr>
        <w:pStyle w:val="ListParagraph"/>
        <w:numPr>
          <w:ilvl w:val="0"/>
          <w:numId w:val="35"/>
        </w:numPr>
        <w:jc w:val="both"/>
      </w:pPr>
      <w:hyperlink r:id="rId28" w:history="1">
        <w:r w:rsidR="00D15B6D" w:rsidRPr="00827DF3">
          <w:rPr>
            <w:rStyle w:val="Hyperlink"/>
          </w:rPr>
          <w:t>https://github.com/dftbplus/skprogs</w:t>
        </w:r>
      </w:hyperlink>
      <w:r w:rsidR="00D15B6D">
        <w:t xml:space="preserve"> </w:t>
      </w:r>
    </w:p>
    <w:p w14:paraId="5E96319F" w14:textId="4E4F5E8D" w:rsidR="004668E8" w:rsidRDefault="00A42FF9" w:rsidP="002C6AAA">
      <w:pPr>
        <w:pStyle w:val="ListParagraph"/>
        <w:numPr>
          <w:ilvl w:val="0"/>
          <w:numId w:val="35"/>
        </w:numPr>
        <w:jc w:val="both"/>
      </w:pPr>
      <w:hyperlink r:id="rId29"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30" w:history="1">
        <w:r w:rsidR="00740E77" w:rsidRPr="00BE78A8">
          <w:rPr>
            <w:rStyle w:val="Hyperlink"/>
          </w:rPr>
          <w:t>https://github.com/pekkosk/hotbit/wiki/Parameters-and-parametrization</w:t>
        </w:r>
      </w:hyperlink>
      <w:r w:rsidR="00740E77">
        <w:t>)</w:t>
      </w:r>
    </w:p>
    <w:p w14:paraId="379A8E38" w14:textId="18D2A784" w:rsidR="00ED517B" w:rsidRDefault="00A42FF9" w:rsidP="002C6AAA">
      <w:pPr>
        <w:pStyle w:val="ListParagraph"/>
        <w:numPr>
          <w:ilvl w:val="0"/>
          <w:numId w:val="35"/>
        </w:numPr>
        <w:jc w:val="both"/>
      </w:pPr>
      <w:hyperlink r:id="rId31"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A42FF9" w:rsidP="002C6AAA">
      <w:pPr>
        <w:pStyle w:val="ListParagraph"/>
        <w:numPr>
          <w:ilvl w:val="0"/>
          <w:numId w:val="35"/>
        </w:numPr>
        <w:jc w:val="both"/>
      </w:pPr>
      <w:hyperlink r:id="rId32" w:history="1">
        <w:r w:rsidR="004668E8" w:rsidRPr="00827DF3">
          <w:rPr>
            <w:rStyle w:val="Hyperlink"/>
          </w:rPr>
          <w:t>https://bitbucket.org/solccp/adpt_core/src/master/</w:t>
        </w:r>
      </w:hyperlink>
    </w:p>
    <w:p w14:paraId="143E7365" w14:textId="1443F765" w:rsidR="000D5B07" w:rsidRDefault="00A42FF9" w:rsidP="002C6AAA">
      <w:pPr>
        <w:pStyle w:val="ListParagraph"/>
        <w:numPr>
          <w:ilvl w:val="0"/>
          <w:numId w:val="35"/>
        </w:numPr>
        <w:jc w:val="both"/>
      </w:pPr>
      <w:hyperlink r:id="rId33" w:history="1">
        <w:r w:rsidR="000D5B07" w:rsidRPr="00827DF3">
          <w:rPr>
            <w:rStyle w:val="Hyperlink"/>
          </w:rPr>
          <w:t>https://gitlab.com/mvdb/tango</w:t>
        </w:r>
      </w:hyperlink>
      <w:r w:rsidR="000D5B07">
        <w:t xml:space="preserve"> </w:t>
      </w:r>
    </w:p>
    <w:p w14:paraId="0E7688C7" w14:textId="3C953F79" w:rsidR="00FB5CB0" w:rsidRDefault="00A42FF9" w:rsidP="002C6AAA">
      <w:pPr>
        <w:pStyle w:val="ListParagraph"/>
        <w:numPr>
          <w:ilvl w:val="0"/>
          <w:numId w:val="35"/>
        </w:numPr>
        <w:jc w:val="both"/>
      </w:pPr>
      <w:hyperlink r:id="rId34" w:history="1">
        <w:r w:rsidR="00FB5CB0" w:rsidRPr="00827DF3">
          <w:rPr>
            <w:rStyle w:val="Hyperlink"/>
          </w:rPr>
          <w:t>https://github.com/v2quan89/DFTBparaopt</w:t>
        </w:r>
      </w:hyperlink>
      <w:r w:rsidR="00FB5CB0">
        <w:t xml:space="preserve"> </w:t>
      </w:r>
    </w:p>
    <w:p w14:paraId="652458A0" w14:textId="1632C9D8"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0D6ACC">
        <w:t xml:space="preserve">Figure </w:t>
      </w:r>
      <w:r w:rsidR="000D6ACC">
        <w:rPr>
          <w:noProof/>
        </w:rPr>
        <w:t>VIII</w:t>
      </w:r>
      <w:r w:rsidR="000D6ACC">
        <w:t>.</w:t>
      </w:r>
      <w:r w:rsidR="000D6ACC">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2A25E4">
        <w:rPr>
          <w:rStyle w:val="FootnoteReference"/>
        </w:rPr>
        <w:footnoteReference w:id="18"/>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059F7630" w14:textId="62593D1A" w:rsidR="00BE0B0D" w:rsidRDefault="00BE0B0D" w:rsidP="00BE0B0D">
      <w:pPr>
        <w:pStyle w:val="Heading4"/>
        <w:numPr>
          <w:ilvl w:val="0"/>
          <w:numId w:val="13"/>
        </w:numPr>
      </w:pPr>
      <w:r>
        <w:lastRenderedPageBreak/>
        <w:t>DFTB_no_repulsion parameterization</w:t>
      </w:r>
    </w:p>
    <w:p w14:paraId="6BAF44D1" w14:textId="3A45C53F" w:rsidR="00BE0B0D" w:rsidRDefault="00BE0B0D" w:rsidP="00C07B6B">
      <w:pPr>
        <w:jc w:val="both"/>
      </w:pPr>
      <w:r>
        <w:t xml:space="preserve">This parameterization is identical to the DFTB described above, but without the repulsive potential, e.g. found in </w:t>
      </w:r>
      <w:hyperlink r:id="rId35" w:history="1">
        <w:r w:rsidRPr="00827DF3">
          <w:rPr>
            <w:rStyle w:val="Hyperlink"/>
          </w:rPr>
          <w:t>https://github.com/by-student-2017/Slater-Koster-parameters-no-repulsion_v1</w:t>
        </w:r>
      </w:hyperlink>
      <w:r>
        <w:t>. In this case, there may be additional line present in the Hamiltonian file, specifying the inner directory</w:t>
      </w:r>
      <w:r w:rsidR="00C07B6B">
        <w:t xml:space="preserve">: in “2elements” directory, there are other directories with pair-wise elements, e.g. Al-X etc.), meaning if the second line specifies the parameterization “2elements”, there must be the third line specifying which subfolder to take the parameterization from (see example in </w:t>
      </w:r>
      <w:r w:rsidR="00C07B6B">
        <w:fldChar w:fldCharType="begin"/>
      </w:r>
      <w:r w:rsidR="00C07B6B">
        <w:instrText xml:space="preserve"> REF _Ref132886838 \h </w:instrText>
      </w:r>
      <w:r w:rsidR="00C07B6B">
        <w:fldChar w:fldCharType="separate"/>
      </w:r>
      <w:r w:rsidR="000D6ACC">
        <w:t xml:space="preserve">Figure </w:t>
      </w:r>
      <w:r w:rsidR="000D6ACC">
        <w:rPr>
          <w:noProof/>
        </w:rPr>
        <w:t>VIII</w:t>
      </w:r>
      <w:r w:rsidR="000D6ACC">
        <w:t>.</w:t>
      </w:r>
      <w:r w:rsidR="000D6ACC">
        <w:rPr>
          <w:noProof/>
        </w:rPr>
        <w:t>10</w:t>
      </w:r>
      <w:r w:rsidR="00C07B6B">
        <w:fldChar w:fldCharType="end"/>
      </w:r>
      <w:r w:rsidR="00C07B6B">
        <w:t>).</w:t>
      </w:r>
    </w:p>
    <w:p w14:paraId="6D8B0FE7" w14:textId="6C4F8772" w:rsidR="00BE0B0D" w:rsidRDefault="00BE0B0D" w:rsidP="00BE0B0D">
      <w:r>
        <w:rPr>
          <w:noProof/>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060FAC">
        <w:t xml:space="preserve"> </w:t>
      </w:r>
      <w:r>
        <w:rPr>
          <w:noProof/>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3CB94BDD" w:rsidR="00BE0B0D" w:rsidRDefault="00BE0B0D" w:rsidP="00C07B6B">
      <w:pPr>
        <w:pStyle w:val="Caption"/>
      </w:pPr>
      <w:bookmarkStart w:id="29" w:name="_Ref132886838"/>
      <w:r>
        <w:t xml:space="preserve">Figure </w:t>
      </w:r>
      <w:r w:rsidR="00A42FF9">
        <w:fldChar w:fldCharType="begin"/>
      </w:r>
      <w:r w:rsidR="00A42FF9">
        <w:instrText xml:space="preserve"> STYLEREF 1 \s </w:instrText>
      </w:r>
      <w:r w:rsidR="00A42FF9">
        <w:fldChar w:fldCharType="separate"/>
      </w:r>
      <w:r w:rsidR="000D6ACC">
        <w:rPr>
          <w:noProof/>
        </w:rPr>
        <w:t>VIII</w:t>
      </w:r>
      <w:r w:rsidR="00A42FF9">
        <w:rPr>
          <w:noProof/>
        </w:rPr>
        <w:fldChar w:fldCharType="end"/>
      </w:r>
      <w:r>
        <w:t>.</w:t>
      </w:r>
      <w:r w:rsidR="00A42FF9">
        <w:fldChar w:fldCharType="begin"/>
      </w:r>
      <w:r w:rsidR="00A42FF9">
        <w:instrText xml:space="preserve"> SEQ Figure \* ARABIC \s 1 </w:instrText>
      </w:r>
      <w:r w:rsidR="00A42FF9">
        <w:fldChar w:fldCharType="separate"/>
      </w:r>
      <w:r w:rsidR="000D6ACC">
        <w:rPr>
          <w:noProof/>
        </w:rPr>
        <w:t>10</w:t>
      </w:r>
      <w:r w:rsidR="00A42FF9">
        <w:rPr>
          <w:noProof/>
        </w:rPr>
        <w:fldChar w:fldCharType="end"/>
      </w:r>
      <w:bookmarkEnd w:id="29"/>
      <w:r>
        <w:t xml:space="preserve">. </w:t>
      </w:r>
      <w:r w:rsidRPr="00DC6383">
        <w:t>TB_Hamiltonian_parameters.tx</w:t>
      </w:r>
      <w:r>
        <w:t>t</w:t>
      </w:r>
      <w:r w:rsidR="00C07B6B">
        <w:t xml:space="preserve">           </w:t>
      </w:r>
      <w:r>
        <w:t xml:space="preserve">Figure </w:t>
      </w:r>
      <w:r w:rsidR="00A42FF9">
        <w:fldChar w:fldCharType="begin"/>
      </w:r>
      <w:r w:rsidR="00A42FF9">
        <w:instrText xml:space="preserve"> STYLEREF 1 \s </w:instrText>
      </w:r>
      <w:r w:rsidR="00A42FF9">
        <w:fldChar w:fldCharType="separate"/>
      </w:r>
      <w:r w:rsidR="000D6ACC">
        <w:rPr>
          <w:noProof/>
        </w:rPr>
        <w:t>VIII</w:t>
      </w:r>
      <w:r w:rsidR="00A42FF9">
        <w:rPr>
          <w:noProof/>
        </w:rPr>
        <w:fldChar w:fldCharType="end"/>
      </w:r>
      <w:r>
        <w:t>.</w:t>
      </w:r>
      <w:r w:rsidR="00A42FF9">
        <w:fldChar w:fldCharType="begin"/>
      </w:r>
      <w:r w:rsidR="00A42FF9">
        <w:instrText xml:space="preserve"> SEQ Figure \* ARABIC \s 1 </w:instrText>
      </w:r>
      <w:r w:rsidR="00A42FF9">
        <w:fldChar w:fldCharType="separate"/>
      </w:r>
      <w:r w:rsidR="000D6ACC">
        <w:rPr>
          <w:noProof/>
        </w:rPr>
        <w:t>11</w:t>
      </w:r>
      <w:r w:rsidR="00A42FF9">
        <w:rPr>
          <w:noProof/>
        </w:rPr>
        <w:fldChar w:fldCharType="end"/>
      </w:r>
      <w:r>
        <w:t xml:space="preserve"> </w:t>
      </w:r>
      <w:r w:rsidRPr="00A06BC1">
        <w:t>TB_Repulsive_parameters.txt</w:t>
      </w:r>
      <w:r>
        <w:t xml:space="preserve"> in DFTB</w:t>
      </w:r>
      <w:r w:rsidR="00C07B6B">
        <w:t>_no_repulsion</w:t>
      </w:r>
      <w:r>
        <w:t xml:space="preserve"> format</w:t>
      </w:r>
    </w:p>
    <w:p w14:paraId="3A6E375B" w14:textId="50507113" w:rsidR="00C07B6B" w:rsidRPr="00BE0B0D" w:rsidRDefault="00C07B6B" w:rsidP="00BE0B0D">
      <w:r>
        <w:t xml:space="preserve">In this case, file </w:t>
      </w:r>
      <w:r w:rsidRPr="00A06BC1">
        <w:t>TB_Repulsive_parameters.txt</w:t>
      </w:r>
      <w:r>
        <w:t xml:space="preserve"> needs only one line with the name.</w:t>
      </w:r>
    </w:p>
    <w:p w14:paraId="70CA6B4E" w14:textId="2AE468E9"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BD4EC8E" w:rsidR="00E8722C" w:rsidRDefault="00E8722C" w:rsidP="00E8722C">
      <w:pPr>
        <w:pStyle w:val="Caption"/>
      </w:pPr>
      <w:r>
        <w:t xml:space="preserve">Figure </w:t>
      </w:r>
      <w:r w:rsidR="00A42FF9">
        <w:fldChar w:fldCharType="begin"/>
      </w:r>
      <w:r w:rsidR="00A42FF9">
        <w:instrText xml:space="preserve"> STYLEREF 1 \s </w:instrText>
      </w:r>
      <w:r w:rsidR="00A42FF9">
        <w:fldChar w:fldCharType="separate"/>
      </w:r>
      <w:r w:rsidR="000D6ACC">
        <w:rPr>
          <w:noProof/>
        </w:rPr>
        <w:t>VIII</w:t>
      </w:r>
      <w:r w:rsidR="00A42FF9">
        <w:rPr>
          <w:noProof/>
        </w:rPr>
        <w:fldChar w:fldCharType="end"/>
      </w:r>
      <w:r w:rsidR="008F65B0">
        <w:t>.</w:t>
      </w:r>
      <w:r w:rsidR="00A42FF9">
        <w:fldChar w:fldCharType="begin"/>
      </w:r>
      <w:r w:rsidR="00A42FF9">
        <w:instrText xml:space="preserve"> SEQ Figure \* ARABIC \s 1 </w:instrText>
      </w:r>
      <w:r w:rsidR="00A42FF9">
        <w:fldChar w:fldCharType="separate"/>
      </w:r>
      <w:r w:rsidR="000D6ACC">
        <w:rPr>
          <w:noProof/>
        </w:rPr>
        <w:t>12</w:t>
      </w:r>
      <w:r w:rsidR="00A42FF9">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9"/>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lastRenderedPageBreak/>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33439055" w:rsidR="00B17D48" w:rsidRPr="00E8722C" w:rsidRDefault="00B17D48" w:rsidP="00E8722C">
      <w:pPr>
        <w:jc w:val="both"/>
      </w:pPr>
      <w:r>
        <w:t xml:space="preserve">Note that NRL parameterization often needs additional short-range repulsive potential </w:t>
      </w:r>
      <w:r>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fldChar w:fldCharType="separate"/>
      </w:r>
      <w:r w:rsidR="00C51107" w:rsidRPr="00C51107">
        <w:rPr>
          <w:noProof/>
        </w:rPr>
        <w:t>[41]</w:t>
      </w:r>
      <w:r>
        <w:fldChar w:fldCharType="end"/>
      </w:r>
      <w:r>
        <w:t>, as may be defined in a</w:t>
      </w:r>
      <w:r w:rsidR="008D3326">
        <w:t xml:space="preserve"> short-range (or</w:t>
      </w:r>
      <w:r>
        <w:t xml:space="preserve"> “wall”</w:t>
      </w:r>
      <w:r w:rsidR="008D3326">
        <w:t>)</w:t>
      </w:r>
      <w:r>
        <w:t xml:space="preserve"> file, see below.</w:t>
      </w:r>
    </w:p>
    <w:p w14:paraId="4BDB9619" w14:textId="77777777" w:rsidR="00164E30" w:rsidRDefault="00164E30" w:rsidP="002C6AAA">
      <w:pPr>
        <w:pStyle w:val="Heading4"/>
        <w:numPr>
          <w:ilvl w:val="0"/>
          <w:numId w:val="13"/>
        </w:numPr>
      </w:pPr>
      <w:r>
        <w:t>Molteni parameterization for sp</w:t>
      </w:r>
      <w:r w:rsidRPr="00E27F16">
        <w:rPr>
          <w:vertAlign w:val="superscript"/>
        </w:rPr>
        <w:t>3</w:t>
      </w:r>
      <w:r w:rsidRPr="00E27F16">
        <w:t>s*</w:t>
      </w:r>
      <w:r>
        <w:t xml:space="preserve"> basis set</w:t>
      </w:r>
    </w:p>
    <w:p w14:paraId="421A1DAA" w14:textId="51DB5CA1"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0D6ACC">
        <w:t xml:space="preserve">Figure </w:t>
      </w:r>
      <w:r w:rsidR="000D6ACC">
        <w:rPr>
          <w:noProof/>
        </w:rPr>
        <w:t>VIII</w:t>
      </w:r>
      <w:r w:rsidR="000D6ACC">
        <w:t>.</w:t>
      </w:r>
      <w:r w:rsidR="000D6ACC">
        <w:rPr>
          <w:noProof/>
        </w:rPr>
        <w:t>13</w:t>
      </w:r>
      <w:r w:rsidR="003102EF">
        <w:fldChar w:fldCharType="end"/>
      </w:r>
      <w:r>
        <w:t xml:space="preserve"> and </w:t>
      </w:r>
      <w:r w:rsidR="003102EF">
        <w:fldChar w:fldCharType="begin"/>
      </w:r>
      <w:r w:rsidR="00656C02">
        <w:instrText xml:space="preserve"> REF _Ref429788 \h </w:instrText>
      </w:r>
      <w:r w:rsidR="003102EF">
        <w:fldChar w:fldCharType="separate"/>
      </w:r>
      <w:r w:rsidR="000D6ACC">
        <w:t xml:space="preserve">Figure </w:t>
      </w:r>
      <w:r w:rsidR="000D6ACC">
        <w:rPr>
          <w:noProof/>
        </w:rPr>
        <w:t>VIII</w:t>
      </w:r>
      <w:r w:rsidR="000D6ACC">
        <w:t>.</w:t>
      </w:r>
      <w:r w:rsidR="000D6ACC">
        <w:rPr>
          <w:noProof/>
        </w:rPr>
        <w:t>14</w:t>
      </w:r>
      <w:r w:rsidR="003102EF">
        <w:fldChar w:fldCharType="end"/>
      </w:r>
      <w:r>
        <w:t xml:space="preserve"> for example of Ga interaction with As (GaAs). All the parameters are described in </w:t>
      </w:r>
      <w:r w:rsidR="003102EF">
        <w:fldChar w:fldCharType="begin" w:fldLock="1"/>
      </w:r>
      <w:r w:rsidR="00DC38E8">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2]","plainTextFormattedCitation":"[16,42]","previouslyFormattedCitation":"[16,42]"},"properties":{"noteIndex":0},"schema":"https://github.com/citation-style-language/schema/raw/master/csl-citation.json"}</w:instrText>
      </w:r>
      <w:r w:rsidR="003102EF">
        <w:fldChar w:fldCharType="separate"/>
      </w:r>
      <w:r w:rsidR="00C51107" w:rsidRPr="00C51107">
        <w:rPr>
          <w:noProof/>
        </w:rPr>
        <w:t>[16,42]</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FAFD452" w:rsidR="00164E30" w:rsidRDefault="00164E30" w:rsidP="00164E30">
      <w:pPr>
        <w:pStyle w:val="Caption"/>
      </w:pPr>
      <w:bookmarkStart w:id="30" w:name="_Ref440547139"/>
      <w:r>
        <w:t xml:space="preserve">Figure </w:t>
      </w:r>
      <w:r w:rsidR="00A42FF9">
        <w:fldChar w:fldCharType="begin"/>
      </w:r>
      <w:r w:rsidR="00A42FF9">
        <w:instrText xml:space="preserve"> STYLEREF 1 \s </w:instrText>
      </w:r>
      <w:r w:rsidR="00A42FF9">
        <w:fldChar w:fldCharType="separate"/>
      </w:r>
      <w:r w:rsidR="000D6ACC">
        <w:rPr>
          <w:noProof/>
        </w:rPr>
        <w:t>VIII</w:t>
      </w:r>
      <w:r w:rsidR="00A42FF9">
        <w:rPr>
          <w:noProof/>
        </w:rPr>
        <w:fldChar w:fldCharType="end"/>
      </w:r>
      <w:r w:rsidR="008F65B0">
        <w:t>.</w:t>
      </w:r>
      <w:r w:rsidR="00A42FF9">
        <w:fldChar w:fldCharType="begin"/>
      </w:r>
      <w:r w:rsidR="00A42FF9">
        <w:instrText xml:space="preserve"> SEQ Figure \* ARABIC \s 1 </w:instrText>
      </w:r>
      <w:r w:rsidR="00A42FF9">
        <w:fldChar w:fldCharType="separate"/>
      </w:r>
      <w:r w:rsidR="000D6ACC">
        <w:rPr>
          <w:noProof/>
        </w:rPr>
        <w:t>13</w:t>
      </w:r>
      <w:r w:rsidR="00A42FF9">
        <w:rPr>
          <w:noProof/>
        </w:rPr>
        <w:fldChar w:fldCharType="end"/>
      </w:r>
      <w:bookmarkEnd w:id="30"/>
      <w:r>
        <w:t xml:space="preserve">. File </w:t>
      </w:r>
      <w:r w:rsidRPr="00DC6383">
        <w:t>TB_Hamiltonian_parameters.txt</w:t>
      </w:r>
      <w:r>
        <w:t xml:space="preserve"> </w:t>
      </w:r>
      <w:r w:rsidR="00656C02">
        <w:t>in Molteni forma</w:t>
      </w:r>
      <w:r w:rsidR="00B17D48">
        <w:tab/>
      </w:r>
      <w:bookmarkStart w:id="31" w:name="_Ref429788"/>
      <w:r>
        <w:t xml:space="preserve">Figure </w:t>
      </w:r>
      <w:r w:rsidR="00A42FF9">
        <w:fldChar w:fldCharType="begin"/>
      </w:r>
      <w:r w:rsidR="00A42FF9">
        <w:instrText xml:space="preserve"> STYLEREF 1 \s </w:instrText>
      </w:r>
      <w:r w:rsidR="00A42FF9">
        <w:fldChar w:fldCharType="separate"/>
      </w:r>
      <w:r w:rsidR="000D6ACC">
        <w:rPr>
          <w:noProof/>
        </w:rPr>
        <w:t>VIII</w:t>
      </w:r>
      <w:r w:rsidR="00A42FF9">
        <w:rPr>
          <w:noProof/>
        </w:rPr>
        <w:fldChar w:fldCharType="end"/>
      </w:r>
      <w:r w:rsidR="008F65B0">
        <w:t>.</w:t>
      </w:r>
      <w:r w:rsidR="00A42FF9">
        <w:fldChar w:fldCharType="begin"/>
      </w:r>
      <w:r w:rsidR="00A42FF9">
        <w:instrText xml:space="preserve"> SEQ Figure \* ARABIC \s 1 </w:instrText>
      </w:r>
      <w:r w:rsidR="00A42FF9">
        <w:fldChar w:fldCharType="separate"/>
      </w:r>
      <w:r w:rsidR="000D6ACC">
        <w:rPr>
          <w:noProof/>
        </w:rPr>
        <w:t>14</w:t>
      </w:r>
      <w:r w:rsidR="00A42FF9">
        <w:rPr>
          <w:noProof/>
        </w:rPr>
        <w:fldChar w:fldCharType="end"/>
      </w:r>
      <w:bookmarkEnd w:id="31"/>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r>
        <w:t xml:space="preserve">Pettifor </w:t>
      </w:r>
      <w:r w:rsidR="00BC3D91">
        <w:t>parameterization</w:t>
      </w:r>
      <w:r>
        <w:t xml:space="preserve"> </w:t>
      </w:r>
    </w:p>
    <w:p w14:paraId="5EE89086" w14:textId="7AC08613"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0D6ACC">
        <w:t xml:space="preserve">Figure </w:t>
      </w:r>
      <w:r w:rsidR="000D6ACC">
        <w:rPr>
          <w:noProof/>
        </w:rPr>
        <w:t>VIII</w:t>
      </w:r>
      <w:r w:rsidR="000D6ACC">
        <w:t>.</w:t>
      </w:r>
      <w:r w:rsidR="000D6ACC">
        <w:rPr>
          <w:noProof/>
        </w:rPr>
        <w:t>15</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0D6ACC">
        <w:t xml:space="preserve">Figure </w:t>
      </w:r>
      <w:r w:rsidR="000D6ACC">
        <w:rPr>
          <w:noProof/>
        </w:rPr>
        <w:t>VIII</w:t>
      </w:r>
      <w:r w:rsidR="000D6ACC">
        <w:t>.</w:t>
      </w:r>
      <w:r w:rsidR="000D6ACC">
        <w:rPr>
          <w:noProof/>
        </w:rPr>
        <w:t>16</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DC38E8">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4,43]","plainTextFormattedCitation":"[34,43]","previouslyFormattedCitation":"[34,43]"},"properties":{"noteIndex":0},"schema":"https://github.com/citation-style-language/schema/raw/master/csl-citation.json"}</w:instrText>
      </w:r>
      <w:r w:rsidR="003102EF">
        <w:fldChar w:fldCharType="separate"/>
      </w:r>
      <w:r w:rsidR="00C51107" w:rsidRPr="00C51107">
        <w:rPr>
          <w:noProof/>
        </w:rPr>
        <w:t>[34,43]</w:t>
      </w:r>
      <w:r w:rsidR="003102EF">
        <w:fldChar w:fldCharType="end"/>
      </w:r>
      <w:r>
        <w:t xml:space="preserve">. </w:t>
      </w:r>
    </w:p>
    <w:p w14:paraId="1AFD4CD5" w14:textId="77777777" w:rsidR="00DC6383" w:rsidRDefault="005D5548" w:rsidP="00DC6383">
      <w:r>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6D39134F" w:rsidR="00DC6383" w:rsidRDefault="00DC6383" w:rsidP="00A06BC1">
      <w:pPr>
        <w:pStyle w:val="Caption"/>
      </w:pPr>
      <w:bookmarkStart w:id="32" w:name="_Ref413319617"/>
      <w:bookmarkStart w:id="33" w:name="_Ref413319591"/>
      <w:r>
        <w:t xml:space="preserve">Figure </w:t>
      </w:r>
      <w:r w:rsidR="00A42FF9">
        <w:fldChar w:fldCharType="begin"/>
      </w:r>
      <w:r w:rsidR="00A42FF9">
        <w:instrText xml:space="preserve"> STYLEREF 1 \s </w:instrText>
      </w:r>
      <w:r w:rsidR="00A42FF9">
        <w:fldChar w:fldCharType="separate"/>
      </w:r>
      <w:r w:rsidR="000D6ACC">
        <w:rPr>
          <w:noProof/>
        </w:rPr>
        <w:t>VIII</w:t>
      </w:r>
      <w:r w:rsidR="00A42FF9">
        <w:rPr>
          <w:noProof/>
        </w:rPr>
        <w:fldChar w:fldCharType="end"/>
      </w:r>
      <w:r w:rsidR="008F65B0">
        <w:t>.</w:t>
      </w:r>
      <w:r w:rsidR="00A42FF9">
        <w:fldChar w:fldCharType="begin"/>
      </w:r>
      <w:r w:rsidR="00A42FF9">
        <w:instrText xml:space="preserve"> SEQ Figure \* ARABIC \s 1 </w:instrText>
      </w:r>
      <w:r w:rsidR="00A42FF9">
        <w:fldChar w:fldCharType="separate"/>
      </w:r>
      <w:r w:rsidR="000D6ACC">
        <w:rPr>
          <w:noProof/>
        </w:rPr>
        <w:t>15</w:t>
      </w:r>
      <w:r w:rsidR="00A42FF9">
        <w:rPr>
          <w:noProof/>
        </w:rPr>
        <w:fldChar w:fldCharType="end"/>
      </w:r>
      <w:bookmarkEnd w:id="32"/>
      <w:r>
        <w:t xml:space="preserve">. </w:t>
      </w:r>
      <w:r w:rsidRPr="00DC6383">
        <w:t>TB_Hamiltonian_parameters.txt</w:t>
      </w:r>
      <w:r>
        <w:t xml:space="preserve"> </w:t>
      </w:r>
      <w:bookmarkEnd w:id="33"/>
      <w:r w:rsidR="00656C02">
        <w:t>in Pettifor format</w:t>
      </w:r>
      <w:r w:rsidR="00656C02">
        <w:tab/>
        <w:t xml:space="preserve">      </w:t>
      </w:r>
      <w:bookmarkStart w:id="34" w:name="_Ref429897"/>
      <w:r w:rsidR="00A06BC1">
        <w:t xml:space="preserve">Figure </w:t>
      </w:r>
      <w:r w:rsidR="00A42FF9">
        <w:fldChar w:fldCharType="begin"/>
      </w:r>
      <w:r w:rsidR="00A42FF9">
        <w:instrText xml:space="preserve"> STYLEREF 1 \s </w:instrText>
      </w:r>
      <w:r w:rsidR="00A42FF9">
        <w:fldChar w:fldCharType="separate"/>
      </w:r>
      <w:r w:rsidR="000D6ACC">
        <w:rPr>
          <w:noProof/>
        </w:rPr>
        <w:t>VIII</w:t>
      </w:r>
      <w:r w:rsidR="00A42FF9">
        <w:rPr>
          <w:noProof/>
        </w:rPr>
        <w:fldChar w:fldCharType="end"/>
      </w:r>
      <w:r w:rsidR="008F65B0">
        <w:t>.</w:t>
      </w:r>
      <w:r w:rsidR="00A42FF9">
        <w:fldChar w:fldCharType="begin"/>
      </w:r>
      <w:r w:rsidR="00A42FF9">
        <w:instrText xml:space="preserve"> SEQ Figure \* ARABIC \s 1 </w:instrText>
      </w:r>
      <w:r w:rsidR="00A42FF9">
        <w:fldChar w:fldCharType="separate"/>
      </w:r>
      <w:r w:rsidR="000D6ACC">
        <w:rPr>
          <w:noProof/>
        </w:rPr>
        <w:t>16</w:t>
      </w:r>
      <w:r w:rsidR="00A42FF9">
        <w:rPr>
          <w:noProof/>
        </w:rPr>
        <w:fldChar w:fldCharType="end"/>
      </w:r>
      <w:bookmarkEnd w:id="34"/>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5" w:name="_Toc133150683"/>
      <w:r>
        <w:t>[</w:t>
      </w:r>
      <w:r w:rsidRPr="00C60E9E">
        <w:rPr>
          <w:i/>
        </w:rPr>
        <w:t>A</w:t>
      </w:r>
      <w:r>
        <w:t>]_[</w:t>
      </w:r>
      <w:r w:rsidRPr="00C60E9E">
        <w:rPr>
          <w:i/>
        </w:rPr>
        <w:t>A</w:t>
      </w:r>
      <w:r w:rsidR="004D428B">
        <w:t>]_v</w:t>
      </w:r>
      <w:r>
        <w:t>dW.txt</w:t>
      </w:r>
      <w:bookmarkEnd w:id="35"/>
    </w:p>
    <w:p w14:paraId="0A5CA2C3" w14:textId="03FF2932" w:rsidR="00312B47" w:rsidRDefault="00312B47" w:rsidP="003A3DFE">
      <w:pPr>
        <w:pStyle w:val="ListParagraph"/>
        <w:ind w:left="0" w:firstLine="709"/>
        <w:jc w:val="both"/>
      </w:pPr>
      <w:r>
        <w:t xml:space="preserve">This </w:t>
      </w:r>
      <w:r w:rsidR="00117388">
        <w:t xml:space="preserve">optional </w:t>
      </w:r>
      <w:r>
        <w:t xml:space="preserve">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DC38E8">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4]","plainTextFormattedCitation":"[44]","previouslyFormattedCitation":"[44]"},"properties":{"noteIndex":0},"schema":"https://github.com/citation-style-language/schema/raw/master/csl-citation.json"}</w:instrText>
      </w:r>
      <w:r w:rsidR="003102EF">
        <w:fldChar w:fldCharType="separate"/>
      </w:r>
      <w:r w:rsidR="00C51107" w:rsidRPr="00C51107">
        <w:rPr>
          <w:noProof/>
        </w:rPr>
        <w:t>[44]</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rsidR="0026230D">
        <w:t>.</w:t>
      </w:r>
    </w:p>
    <w:p w14:paraId="1EDCB7A2" w14:textId="672F444C"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0D6ACC">
        <w:t xml:space="preserve">Figure </w:t>
      </w:r>
      <w:r w:rsidR="000D6ACC">
        <w:rPr>
          <w:noProof/>
        </w:rPr>
        <w:t>VIII</w:t>
      </w:r>
      <w:r w:rsidR="000D6ACC">
        <w:t>.</w:t>
      </w:r>
      <w:r w:rsidR="000D6ACC">
        <w:rPr>
          <w:noProof/>
        </w:rPr>
        <w:t>17</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54B6B54C" w:rsidR="00FD247D" w:rsidRPr="00580791" w:rsidRDefault="00FD247D" w:rsidP="00FD247D">
      <w:pPr>
        <w:pStyle w:val="Caption"/>
      </w:pPr>
      <w:bookmarkStart w:id="36" w:name="_Ref475368503"/>
      <w:r>
        <w:lastRenderedPageBreak/>
        <w:t xml:space="preserve">Figure </w:t>
      </w:r>
      <w:r w:rsidR="00A42FF9">
        <w:fldChar w:fldCharType="begin"/>
      </w:r>
      <w:r w:rsidR="00A42FF9">
        <w:instrText xml:space="preserve"> STYLEREF 1 \s </w:instrText>
      </w:r>
      <w:r w:rsidR="00A42FF9">
        <w:fldChar w:fldCharType="separate"/>
      </w:r>
      <w:r w:rsidR="000D6ACC">
        <w:rPr>
          <w:noProof/>
        </w:rPr>
        <w:t>VIII</w:t>
      </w:r>
      <w:r w:rsidR="00A42FF9">
        <w:rPr>
          <w:noProof/>
        </w:rPr>
        <w:fldChar w:fldCharType="end"/>
      </w:r>
      <w:r w:rsidR="008F65B0">
        <w:t>.</w:t>
      </w:r>
      <w:r w:rsidR="00A42FF9">
        <w:fldChar w:fldCharType="begin"/>
      </w:r>
      <w:r w:rsidR="00A42FF9">
        <w:instrText xml:space="preserve"> SEQ Figure \* ARABIC \s 1 </w:instrText>
      </w:r>
      <w:r w:rsidR="00A42FF9">
        <w:fldChar w:fldCharType="separate"/>
      </w:r>
      <w:r w:rsidR="000D6ACC">
        <w:rPr>
          <w:noProof/>
        </w:rPr>
        <w:t>17</w:t>
      </w:r>
      <w:r w:rsidR="00A42FF9">
        <w:rPr>
          <w:noProof/>
        </w:rPr>
        <w:fldChar w:fldCharType="end"/>
      </w:r>
      <w:bookmarkEnd w:id="36"/>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7" w:name="_Toc133150684"/>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7"/>
    </w:p>
    <w:p w14:paraId="68B617E1" w14:textId="376D4BE7" w:rsidR="00FD247D" w:rsidRDefault="003A3DFE" w:rsidP="00561D1D">
      <w:pPr>
        <w:pStyle w:val="ListParagraph"/>
        <w:ind w:left="0" w:firstLine="709"/>
        <w:jc w:val="both"/>
        <w:rPr>
          <w:lang w:val="en-US"/>
        </w:rPr>
      </w:pPr>
      <w:r>
        <w:rPr>
          <w:lang w:val="en-US"/>
        </w:rPr>
        <w:t>This</w:t>
      </w:r>
      <w:r w:rsidR="00A478F3">
        <w:rPr>
          <w:lang w:val="en-US"/>
        </w:rPr>
        <w:t xml:space="preserve"> optional</w:t>
      </w:r>
      <w:r>
        <w:rPr>
          <w:lang w:val="en-US"/>
        </w:rPr>
        <w:t xml:space="preserve"> file contains parameters of the softly-cut Coulomb potential</w:t>
      </w:r>
      <w:r w:rsidR="0072014E">
        <w:rPr>
          <w:lang w:val="en-US"/>
        </w:rPr>
        <w:t xml:space="preserve">, softly cut according to </w:t>
      </w:r>
      <w:r w:rsidR="003102EF">
        <w:rPr>
          <w:lang w:val="en-US"/>
        </w:rPr>
        <w:fldChar w:fldCharType="begin" w:fldLock="1"/>
      </w:r>
      <w:r w:rsidR="00DC38E8">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rPr>
          <w:lang w:val="en-US"/>
        </w:rPr>
        <w:fldChar w:fldCharType="separate"/>
      </w:r>
      <w:r w:rsidR="00C51107" w:rsidRPr="00C51107">
        <w:rPr>
          <w:noProof/>
          <w:lang w:val="en-US"/>
        </w:rPr>
        <w:t>[35]</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0D6ACC">
        <w:t xml:space="preserve">Figure </w:t>
      </w:r>
      <w:r w:rsidR="000D6ACC">
        <w:rPr>
          <w:noProof/>
        </w:rPr>
        <w:t>VIII</w:t>
      </w:r>
      <w:r w:rsidR="000D6ACC">
        <w:t>.</w:t>
      </w:r>
      <w:r w:rsidR="000D6ACC">
        <w:rPr>
          <w:noProof/>
        </w:rPr>
        <w:t>18</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6684BADE" w:rsidR="00FD247D" w:rsidRDefault="00FD247D" w:rsidP="00FD247D">
      <w:pPr>
        <w:pStyle w:val="Caption"/>
        <w:rPr>
          <w:noProof/>
        </w:rPr>
      </w:pPr>
      <w:bookmarkStart w:id="38" w:name="_Ref475368530"/>
      <w:r>
        <w:t xml:space="preserve">Figure </w:t>
      </w:r>
      <w:r w:rsidR="00A42FF9">
        <w:fldChar w:fldCharType="begin"/>
      </w:r>
      <w:r w:rsidR="00A42FF9">
        <w:instrText xml:space="preserve"> STYLEREF 1 \s </w:instrText>
      </w:r>
      <w:r w:rsidR="00A42FF9">
        <w:fldChar w:fldCharType="separate"/>
      </w:r>
      <w:r w:rsidR="000D6ACC">
        <w:rPr>
          <w:noProof/>
        </w:rPr>
        <w:t>VIII</w:t>
      </w:r>
      <w:r w:rsidR="00A42FF9">
        <w:rPr>
          <w:noProof/>
        </w:rPr>
        <w:fldChar w:fldCharType="end"/>
      </w:r>
      <w:r w:rsidR="008F65B0">
        <w:t>.</w:t>
      </w:r>
      <w:r w:rsidR="00A42FF9">
        <w:fldChar w:fldCharType="begin"/>
      </w:r>
      <w:r w:rsidR="00A42FF9">
        <w:instrText xml:space="preserve"> SEQ Figure \* ARABIC \s 1 </w:instrText>
      </w:r>
      <w:r w:rsidR="00A42FF9">
        <w:fldChar w:fldCharType="separate"/>
      </w:r>
      <w:r w:rsidR="000D6ACC">
        <w:rPr>
          <w:noProof/>
        </w:rPr>
        <w:t>18</w:t>
      </w:r>
      <w:r w:rsidR="00A42FF9">
        <w:rPr>
          <w:noProof/>
        </w:rPr>
        <w:fldChar w:fldCharType="end"/>
      </w:r>
      <w:bookmarkEnd w:id="38"/>
      <w:r>
        <w:t xml:space="preserve"> File C_C_TB_Coulomb.txt</w:t>
      </w:r>
      <w:r>
        <w:rPr>
          <w:noProof/>
        </w:rPr>
        <w:t xml:space="preserve">  for C</w:t>
      </w:r>
      <w:r w:rsidRPr="00FD247D">
        <w:rPr>
          <w:noProof/>
          <w:vertAlign w:val="subscript"/>
        </w:rPr>
        <w:t>60</w:t>
      </w:r>
      <w:r>
        <w:rPr>
          <w:noProof/>
        </w:rPr>
        <w:t>.</w:t>
      </w:r>
    </w:p>
    <w:p w14:paraId="3C83B00F" w14:textId="1D83BD0C" w:rsidR="000978D3" w:rsidRDefault="00A61103" w:rsidP="002C6AAA">
      <w:pPr>
        <w:pStyle w:val="Heading3"/>
        <w:numPr>
          <w:ilvl w:val="0"/>
          <w:numId w:val="5"/>
        </w:numPr>
        <w:spacing w:before="360" w:after="240"/>
        <w:ind w:left="714" w:hanging="357"/>
      </w:pPr>
      <w:bookmarkStart w:id="39" w:name="_Toc133150685"/>
      <w:r>
        <w:rPr>
          <w:lang w:val="en-US"/>
        </w:rPr>
        <w:t>[</w:t>
      </w:r>
      <w:r w:rsidRPr="00B24EF9">
        <w:rPr>
          <w:i/>
          <w:lang w:val="en-US"/>
        </w:rPr>
        <w:t>A</w:t>
      </w:r>
      <w:r>
        <w:rPr>
          <w:lang w:val="en-US"/>
        </w:rPr>
        <w:t>]</w:t>
      </w:r>
      <w:r w:rsidRPr="003A3DFE">
        <w:t>_</w:t>
      </w:r>
      <w:r>
        <w:t>[</w:t>
      </w:r>
      <w:r w:rsidRPr="00B24EF9">
        <w:rPr>
          <w:i/>
        </w:rPr>
        <w:t>A</w:t>
      </w:r>
      <w:r>
        <w:t>]</w:t>
      </w:r>
      <w:r w:rsidRPr="003A3DFE">
        <w:t>_TB_</w:t>
      </w:r>
      <w:r>
        <w:t>short</w:t>
      </w:r>
      <w:r w:rsidRPr="003A3DFE">
        <w:t>.txt</w:t>
      </w:r>
      <w:r>
        <w:rPr>
          <w:lang w:val="en-US"/>
        </w:rPr>
        <w:t xml:space="preserve"> </w:t>
      </w:r>
      <w:r w:rsidR="007E218E">
        <w:rPr>
          <w:lang w:val="en-US"/>
        </w:rPr>
        <w:t xml:space="preserve"> </w:t>
      </w:r>
      <w:r>
        <w:rPr>
          <w:lang w:val="en-US"/>
        </w:rPr>
        <w:t>or</w:t>
      </w:r>
      <w:r w:rsidR="007E218E">
        <w:rPr>
          <w:lang w:val="en-US"/>
        </w:rPr>
        <w:t xml:space="preserve"> </w:t>
      </w:r>
      <w:r>
        <w:rPr>
          <w:lang w:val="en-US"/>
        </w:rPr>
        <w:t xml:space="preserve"> </w:t>
      </w:r>
      <w:r w:rsidR="000978D3">
        <w:rPr>
          <w:lang w:val="en-US"/>
        </w:rPr>
        <w:t>[</w:t>
      </w:r>
      <w:r w:rsidR="000978D3" w:rsidRPr="00B24EF9">
        <w:rPr>
          <w:i/>
          <w:lang w:val="en-US"/>
        </w:rPr>
        <w:t>A</w:t>
      </w:r>
      <w:r w:rsidR="000978D3">
        <w:rPr>
          <w:lang w:val="en-US"/>
        </w:rPr>
        <w:t>]</w:t>
      </w:r>
      <w:r w:rsidR="000978D3" w:rsidRPr="003A3DFE">
        <w:t>_</w:t>
      </w:r>
      <w:r w:rsidR="000978D3">
        <w:t>[</w:t>
      </w:r>
      <w:r w:rsidR="000978D3" w:rsidRPr="00B24EF9">
        <w:rPr>
          <w:i/>
        </w:rPr>
        <w:t>A</w:t>
      </w:r>
      <w:r w:rsidR="000978D3">
        <w:t>]</w:t>
      </w:r>
      <w:r w:rsidR="000978D3" w:rsidRPr="003A3DFE">
        <w:t>_TB_</w:t>
      </w:r>
      <w:r w:rsidR="000978D3">
        <w:t>wall</w:t>
      </w:r>
      <w:r w:rsidR="000978D3" w:rsidRPr="003A3DFE">
        <w:t>.txt</w:t>
      </w:r>
      <w:bookmarkEnd w:id="39"/>
    </w:p>
    <w:p w14:paraId="1C07715D" w14:textId="07290475" w:rsidR="00A61103" w:rsidRPr="009F5D29" w:rsidRDefault="000978D3" w:rsidP="00A61103">
      <w:pPr>
        <w:pStyle w:val="ListParagraph"/>
        <w:ind w:left="0"/>
        <w:jc w:val="both"/>
        <w:rPr>
          <w:position w:val="0"/>
          <w:lang w:val="en-US"/>
        </w:rPr>
      </w:pPr>
      <w:r w:rsidRPr="009F5D29">
        <w:rPr>
          <w:position w:val="0"/>
          <w:lang w:val="en-US"/>
        </w:rPr>
        <w:t xml:space="preserve">This </w:t>
      </w:r>
      <w:r w:rsidR="00B7410A">
        <w:rPr>
          <w:position w:val="0"/>
          <w:lang w:val="en-US"/>
        </w:rPr>
        <w:t xml:space="preserve">optional </w:t>
      </w:r>
      <w:r w:rsidRPr="009F5D29">
        <w:rPr>
          <w:position w:val="0"/>
          <w:lang w:val="en-US"/>
        </w:rPr>
        <w:t xml:space="preserve">file contains parameters of the </w:t>
      </w:r>
      <w:r w:rsidR="00A61103" w:rsidRPr="009F5D29">
        <w:rPr>
          <w:position w:val="0"/>
          <w:lang w:val="en-US"/>
        </w:rPr>
        <w:t xml:space="preserve">short-range </w:t>
      </w:r>
      <w:r w:rsidR="00780B26" w:rsidRPr="009F5D29">
        <w:rPr>
          <w:position w:val="0"/>
          <w:lang w:val="en-US"/>
        </w:rPr>
        <w:t xml:space="preserve">repulsive </w:t>
      </w:r>
      <w:r w:rsidRPr="009F5D29">
        <w:rPr>
          <w:position w:val="0"/>
          <w:lang w:val="en-US"/>
        </w:rPr>
        <w:t>potential</w:t>
      </w:r>
      <w:r w:rsidR="00A61103" w:rsidRPr="009F5D29">
        <w:rPr>
          <w:position w:val="0"/>
          <w:lang w:val="en-US"/>
        </w:rPr>
        <w:t xml:space="preserve">, </w:t>
      </w:r>
      <w:r w:rsidR="00A61103" w:rsidRPr="009F5D29">
        <w:rPr>
          <w:i/>
          <w:iCs/>
          <w:position w:val="0"/>
          <w:lang w:val="en-US"/>
        </w:rPr>
        <w:t>in addition</w:t>
      </w:r>
      <w:r w:rsidR="00A61103" w:rsidRPr="009F5D29">
        <w:rPr>
          <w:position w:val="0"/>
          <w:lang w:val="en-US"/>
        </w:rPr>
        <w:t xml:space="preserve"> to the repulsive potential included in the used TB parameterization</w:t>
      </w:r>
      <w:r w:rsidRPr="009F5D29">
        <w:rPr>
          <w:position w:val="0"/>
          <w:lang w:val="en-US"/>
        </w:rPr>
        <w:t xml:space="preserve">. </w:t>
      </w:r>
      <w:r w:rsidR="009F5D29">
        <w:rPr>
          <w:position w:val="0"/>
          <w:lang w:val="en-US"/>
        </w:rPr>
        <w:t>E.g., i</w:t>
      </w:r>
      <w:r w:rsidRPr="009F5D29">
        <w:rPr>
          <w:position w:val="0"/>
          <w:lang w:val="en-US"/>
        </w:rPr>
        <w:t xml:space="preserve">t is </w:t>
      </w:r>
      <w:r w:rsidR="00780B26" w:rsidRPr="009F5D29">
        <w:rPr>
          <w:position w:val="0"/>
          <w:lang w:val="en-US"/>
        </w:rPr>
        <w:t xml:space="preserve">to be </w:t>
      </w:r>
      <w:r w:rsidRPr="009F5D29">
        <w:rPr>
          <w:position w:val="0"/>
          <w:lang w:val="en-US"/>
        </w:rPr>
        <w:t>used in case we have</w:t>
      </w:r>
      <w:r w:rsidR="00780B26" w:rsidRPr="009F5D29">
        <w:rPr>
          <w:position w:val="0"/>
          <w:lang w:val="en-US"/>
        </w:rPr>
        <w:t xml:space="preserve"> kinetic energies of atoms higher than the TB-provided barrier at short distances</w:t>
      </w:r>
      <w:r w:rsidR="009F5D29" w:rsidRPr="009F5D29">
        <w:rPr>
          <w:position w:val="0"/>
          <w:lang w:val="en-US"/>
        </w:rPr>
        <w:t xml:space="preserve"> (</w:t>
      </w:r>
      <w:r w:rsidR="009F5D29">
        <w:rPr>
          <w:position w:val="0"/>
          <w:lang w:val="en-US"/>
        </w:rPr>
        <w:t>i</w:t>
      </w:r>
      <w:r w:rsidR="009F5D29" w:rsidRPr="009F5D29">
        <w:rPr>
          <w:position w:val="0"/>
          <w:lang w:val="en-US"/>
        </w:rPr>
        <w:t>n such a case, it is necessary to make the system stable at short distances)</w:t>
      </w:r>
      <w:r w:rsidR="00232ACC">
        <w:rPr>
          <w:position w:val="0"/>
          <w:lang w:val="en-US"/>
        </w:rPr>
        <w:t>; or in TB parameterizations where the repulsive part is not provided</w:t>
      </w:r>
      <w:r w:rsidR="00780B26" w:rsidRPr="009F5D29">
        <w:rPr>
          <w:position w:val="0"/>
          <w:lang w:val="en-US"/>
        </w:rPr>
        <w:t xml:space="preserve">. </w:t>
      </w:r>
      <w:r w:rsidR="00121149" w:rsidRPr="009F5D29">
        <w:rPr>
          <w:position w:val="0"/>
          <w:lang w:val="en-US"/>
        </w:rPr>
        <w:t>The current parameterization may combine a few functional shapes described below (the obsolete version called “exponential wall” only includes the inverse exponential).</w:t>
      </w:r>
    </w:p>
    <w:p w14:paraId="1DFBD7FD" w14:textId="6C22BB20" w:rsidR="00121149" w:rsidRPr="009F5D29" w:rsidRDefault="00121149" w:rsidP="00A61103">
      <w:pPr>
        <w:pStyle w:val="ListParagraph"/>
        <w:ind w:left="0"/>
        <w:jc w:val="both"/>
        <w:rPr>
          <w:position w:val="0"/>
          <w:lang w:val="en-US"/>
        </w:rPr>
      </w:pPr>
      <w:r w:rsidRPr="009F5D29">
        <w:rPr>
          <w:position w:val="0"/>
          <w:lang w:val="en-US"/>
        </w:rPr>
        <w:t>Generally, the repulsive potential is expressed in the form:</w:t>
      </w:r>
    </w:p>
    <w:p w14:paraId="0B71BDAE" w14:textId="7837D065" w:rsidR="00121149" w:rsidRPr="009F5D29" w:rsidRDefault="00A42FF9" w:rsidP="00121149">
      <w:pPr>
        <w:pStyle w:val="ListParagraph"/>
        <w:ind w:left="0"/>
        <w:jc w:val="center"/>
        <w:rPr>
          <w:rFonts w:eastAsiaTheme="minorEastAsia"/>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E</m:t>
              </m:r>
            </m:e>
            <m:sub>
              <m:r>
                <w:rPr>
                  <w:rFonts w:ascii="Cambria Math" w:hAnsi="Cambria Math"/>
                  <w:position w:val="0"/>
                  <w:lang w:val="en-US"/>
                </w:rPr>
                <m:t>SR</m:t>
              </m:r>
            </m:sub>
          </m:sSub>
          <m:r>
            <w:rPr>
              <w:rFonts w:ascii="Cambria Math" w:hAnsi="Cambria Math"/>
              <w:position w:val="0"/>
              <w:lang w:val="en-US"/>
            </w:rPr>
            <m:t>=</m:t>
          </m:r>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m:oMathPara>
    </w:p>
    <w:p w14:paraId="1042B7D8" w14:textId="6358928B" w:rsidR="00121149" w:rsidRPr="009F5D29" w:rsidRDefault="00121149" w:rsidP="00121149">
      <w:pPr>
        <w:pStyle w:val="ListParagraph"/>
        <w:ind w:left="0"/>
        <w:jc w:val="both"/>
        <w:rPr>
          <w:rFonts w:eastAsiaTheme="minorEastAsia"/>
          <w:position w:val="0"/>
          <w:lang w:val="en-US"/>
        </w:rPr>
      </w:pPr>
      <w:r w:rsidRPr="009F5D29">
        <w:rPr>
          <w:rFonts w:eastAsiaTheme="minorEastAsia"/>
          <w:position w:val="0"/>
          <w:lang w:val="en-US"/>
        </w:rPr>
        <w:t xml:space="preserve">Where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sidRPr="009F5D29">
        <w:rPr>
          <w:rFonts w:eastAsiaTheme="minorEastAsia"/>
          <w:position w:val="0"/>
          <w:lang w:val="en-US"/>
        </w:rPr>
        <w:t xml:space="preserve"> is the short-range function, and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w:r w:rsidRPr="009F5D29">
        <w:rPr>
          <w:rFonts w:eastAsiaTheme="minorEastAsia"/>
          <w:position w:val="0"/>
          <w:lang w:val="en-US"/>
        </w:rPr>
        <w:t xml:space="preserve"> is the cut-off function in the shape of the Fermi-function:</w:t>
      </w:r>
    </w:p>
    <w:p w14:paraId="57FACBF7" w14:textId="29C2B4BD" w:rsidR="00121149" w:rsidRPr="00121149" w:rsidRDefault="00A42FF9" w:rsidP="00121149">
      <w:pPr>
        <w:pStyle w:val="ListParagraph"/>
        <w:ind w:left="0"/>
        <w:jc w:val="both"/>
        <w:rPr>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r>
            <w:rPr>
              <w:rFonts w:ascii="Cambria Math" w:hAnsi="Cambria Math"/>
              <w:position w:val="0"/>
              <w:lang w:val="en-US"/>
            </w:rPr>
            <m:t>=</m:t>
          </m:r>
          <m:sSup>
            <m:sSupPr>
              <m:ctrlPr>
                <w:rPr>
                  <w:rFonts w:ascii="Cambria Math" w:hAnsi="Cambria Math"/>
                  <w:i/>
                  <w:position w:val="0"/>
                  <w:lang w:val="en-US"/>
                </w:rPr>
              </m:ctrlPr>
            </m:sSupPr>
            <m:e>
              <m:d>
                <m:dPr>
                  <m:ctrlPr>
                    <w:rPr>
                      <w:rFonts w:ascii="Cambria Math" w:hAnsi="Cambria Math"/>
                      <w:i/>
                      <w:position w:val="0"/>
                      <w:lang w:val="en-US"/>
                    </w:rPr>
                  </m:ctrlPr>
                </m:dPr>
                <m:e>
                  <m:r>
                    <w:rPr>
                      <w:rFonts w:ascii="Cambria Math" w:hAnsi="Cambria Math"/>
                      <w:position w:val="0"/>
                      <w:lang w:val="en-US"/>
                    </w:rPr>
                    <m:t>1+exp</m:t>
                  </m:r>
                  <m:d>
                    <m:dPr>
                      <m:ctrlPr>
                        <w:rPr>
                          <w:rFonts w:ascii="Cambria Math" w:hAnsi="Cambria Math"/>
                          <w:i/>
                          <w:position w:val="0"/>
                          <w:lang w:val="en-US"/>
                        </w:rPr>
                      </m:ctrlPr>
                    </m:dPr>
                    <m:e>
                      <m:f>
                        <m:fPr>
                          <m:ctrlPr>
                            <w:rPr>
                              <w:rFonts w:ascii="Cambria Math" w:hAnsi="Cambria Math"/>
                              <w:i/>
                              <w:position w:val="0"/>
                              <w:lang w:val="en-US"/>
                            </w:rPr>
                          </m:ctrlPr>
                        </m:fPr>
                        <m:num>
                          <m:r>
                            <w:rPr>
                              <w:rFonts w:ascii="Cambria Math" w:hAnsi="Cambria Math"/>
                              <w:position w:val="0"/>
                              <w:lang w:val="en-US"/>
                            </w:rPr>
                            <m:t>r-</m:t>
                          </m:r>
                          <m:sSub>
                            <m:sSubPr>
                              <m:ctrlPr>
                                <w:rPr>
                                  <w:rFonts w:ascii="Cambria Math" w:hAnsi="Cambria Math"/>
                                  <w:i/>
                                  <w:position w:val="0"/>
                                  <w:lang w:val="en-US"/>
                                </w:rPr>
                              </m:ctrlPr>
                            </m:sSubPr>
                            <m:e>
                              <m:r>
                                <w:rPr>
                                  <w:rFonts w:ascii="Cambria Math" w:hAnsi="Cambria Math"/>
                                  <w:position w:val="0"/>
                                  <w:lang w:val="en-US"/>
                                </w:rPr>
                                <m:t>d</m:t>
                              </m:r>
                            </m:e>
                            <m:sub>
                              <m:r>
                                <w:rPr>
                                  <w:rFonts w:ascii="Cambria Math" w:hAnsi="Cambria Math"/>
                                  <w:position w:val="0"/>
                                  <w:lang w:val="en-US"/>
                                </w:rPr>
                                <m:t>0</m:t>
                              </m:r>
                            </m:sub>
                          </m:sSub>
                        </m:num>
                        <m:den>
                          <m:sSub>
                            <m:sSubPr>
                              <m:ctrlPr>
                                <w:rPr>
                                  <w:rFonts w:ascii="Cambria Math" w:hAnsi="Cambria Math"/>
                                  <w:i/>
                                  <w:position w:val="0"/>
                                  <w:lang w:val="en-US"/>
                                </w:rPr>
                              </m:ctrlPr>
                            </m:sSubPr>
                            <m:e>
                              <m:r>
                                <w:rPr>
                                  <w:rFonts w:ascii="Cambria Math" w:hAnsi="Cambria Math"/>
                                  <w:position w:val="0"/>
                                  <w:lang w:val="en-US"/>
                                </w:rPr>
                                <m:t>d</m:t>
                              </m:r>
                            </m:e>
                            <m:sub>
                              <m:r>
                                <w:rPr>
                                  <w:rFonts w:ascii="Cambria Math" w:hAnsi="Cambria Math"/>
                                  <w:position w:val="0"/>
                                  <w:lang w:val="en-US"/>
                                </w:rPr>
                                <m:t>d</m:t>
                              </m:r>
                            </m:sub>
                          </m:sSub>
                        </m:den>
                      </m:f>
                    </m:e>
                  </m:d>
                </m:e>
              </m:d>
            </m:e>
            <m:sup>
              <m:r>
                <w:rPr>
                  <w:rFonts w:ascii="Cambria Math" w:hAnsi="Cambria Math"/>
                  <w:position w:val="0"/>
                  <w:lang w:val="en-US"/>
                </w:rPr>
                <m:t>-1</m:t>
              </m:r>
            </m:sup>
          </m:sSup>
        </m:oMath>
      </m:oMathPara>
    </w:p>
    <w:p w14:paraId="3A3F6EDD" w14:textId="08FC49D4" w:rsidR="00121149" w:rsidRPr="00121149" w:rsidRDefault="00227B0E" w:rsidP="00A61103">
      <w:pPr>
        <w:pStyle w:val="ListParagraph"/>
        <w:ind w:left="0"/>
        <w:jc w:val="both"/>
        <w:rPr>
          <w:position w:val="0"/>
          <w:lang w:val="en-US"/>
        </w:rPr>
      </w:pPr>
      <w:r>
        <w:rPr>
          <w:position w:val="0"/>
          <w:lang w:val="en-US"/>
        </w:rPr>
        <w:t xml:space="preserve">This function is always included, independently of the choice of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Pr>
          <w:rFonts w:eastAsiaTheme="minorEastAsia"/>
          <w:position w:val="0"/>
          <w:lang w:val="en-US"/>
        </w:rPr>
        <w:t>, thus, its parameters must be always listed in the file, if additional short-range potential to be included.</w:t>
      </w:r>
      <w:r w:rsidR="00077D13">
        <w:rPr>
          <w:rFonts w:eastAsiaTheme="minorEastAsia"/>
          <w:position w:val="0"/>
          <w:lang w:val="en-US"/>
        </w:rPr>
        <w:t xml:space="preserve"> If unspecified, zero potential will be used (cut off at zero radius).</w:t>
      </w:r>
    </w:p>
    <w:p w14:paraId="1E402326" w14:textId="47954B98" w:rsidR="009839C8" w:rsidRDefault="009839C8" w:rsidP="009839C8">
      <w:pPr>
        <w:ind w:firstLine="142"/>
        <w:jc w:val="both"/>
        <w:rPr>
          <w:rFonts w:eastAsiaTheme="minorEastAsia"/>
          <w:position w:val="0"/>
          <w:lang w:val="en-US"/>
        </w:rPr>
      </w:pPr>
      <w:r>
        <w:rPr>
          <w:rFonts w:eastAsiaTheme="minorEastAsia"/>
          <w:position w:val="0"/>
          <w:lang w:val="en-US"/>
        </w:rPr>
        <w:t xml:space="preserve">The short-range repulsive function,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Pr>
          <w:rFonts w:eastAsiaTheme="minorEastAsia"/>
          <w:position w:val="0"/>
          <w:lang w:val="en-US"/>
        </w:rPr>
        <w:t>, may assume the following shapes, summed up pairwise for all the atoms in the simulation box (</w:t>
      </w:r>
      <m:oMath>
        <m:r>
          <m:rPr>
            <m:sty m:val="p"/>
          </m:rPr>
          <w:rPr>
            <w:rFonts w:ascii="Cambria Math" w:eastAsiaTheme="minorEastAsia" w:hAnsi="Cambria Math"/>
            <w:position w:val="0"/>
            <w:lang w:val="en-US"/>
          </w:rPr>
          <m:t xml:space="preserve"> </m:t>
        </m:r>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r>
          <m:rPr>
            <m:sty m:val="p"/>
          </m:rPr>
          <w:rPr>
            <w:rFonts w:ascii="Cambria Math" w:eastAsiaTheme="minorEastAsia" w:hAnsi="Cambria Math"/>
            <w:position w:val="0"/>
            <w:lang w:val="en-US"/>
          </w:rPr>
          <m:t xml:space="preserve"> </m:t>
        </m:r>
        <m:r>
          <w:rPr>
            <w:rFonts w:ascii="Cambria Math" w:hAnsi="Cambria Math"/>
            <w:position w:val="0"/>
          </w:rPr>
          <m:t>=</m:t>
        </m:r>
        <m:f>
          <m:fPr>
            <m:ctrlPr>
              <w:rPr>
                <w:rFonts w:ascii="Cambria Math" w:hAnsi="Cambria Math"/>
                <w:i/>
                <w:position w:val="0"/>
              </w:rPr>
            </m:ctrlPr>
          </m:fPr>
          <m:num>
            <m:r>
              <w:rPr>
                <w:rFonts w:ascii="Cambria Math" w:hAnsi="Cambria Math"/>
                <w:position w:val="0"/>
              </w:rPr>
              <m:t>1</m:t>
            </m:r>
          </m:num>
          <m:den>
            <m:r>
              <w:rPr>
                <w:rFonts w:ascii="Cambria Math" w:hAnsi="Cambria Math"/>
                <w:position w:val="0"/>
              </w:rPr>
              <m:t>2</m:t>
            </m:r>
          </m:den>
        </m:f>
        <m:nary>
          <m:naryPr>
            <m:chr m:val="∑"/>
            <m:limLoc m:val="undOvr"/>
            <m:ctrlPr>
              <w:rPr>
                <w:rFonts w:ascii="Cambria Math" w:hAnsi="Cambria Math"/>
                <w:i/>
                <w:position w:val="0"/>
              </w:rPr>
            </m:ctrlPr>
          </m:naryPr>
          <m:sub>
            <m:r>
              <w:rPr>
                <w:rFonts w:ascii="Cambria Math" w:hAnsi="Cambria Math"/>
                <w:position w:val="0"/>
              </w:rPr>
              <m:t>i,j</m:t>
            </m:r>
          </m:sub>
          <m:sup>
            <m:sSub>
              <m:sSubPr>
                <m:ctrlPr>
                  <w:rPr>
                    <w:rFonts w:ascii="Cambria Math" w:hAnsi="Cambria Math"/>
                    <w:i/>
                    <w:position w:val="0"/>
                  </w:rPr>
                </m:ctrlPr>
              </m:sSubPr>
              <m:e>
                <m:r>
                  <w:rPr>
                    <w:rFonts w:ascii="Cambria Math" w:hAnsi="Cambria Math"/>
                    <w:position w:val="0"/>
                  </w:rPr>
                  <m:t>N</m:t>
                </m:r>
              </m:e>
              <m:sub>
                <m:r>
                  <w:rPr>
                    <w:rFonts w:ascii="Cambria Math" w:hAnsi="Cambria Math"/>
                    <w:position w:val="0"/>
                  </w:rPr>
                  <m:t>at</m:t>
                </m:r>
              </m:sub>
            </m:sSub>
          </m:sup>
          <m:e>
            <m:sSubSup>
              <m:sSubSupPr>
                <m:ctrlPr>
                  <w:rPr>
                    <w:rFonts w:ascii="Cambria Math" w:hAnsi="Cambria Math"/>
                    <w:i/>
                    <w:position w:val="0"/>
                    <w:lang w:val="en-US"/>
                  </w:rPr>
                </m:ctrlPr>
              </m:sSubSupPr>
              <m:e>
                <m:r>
                  <w:rPr>
                    <w:rFonts w:ascii="Cambria Math" w:hAnsi="Cambria Math"/>
                    <w:position w:val="0"/>
                    <w:lang w:val="en-US"/>
                  </w:rPr>
                  <m:t>F</m:t>
                </m:r>
              </m:e>
              <m:sub>
                <m:r>
                  <w:rPr>
                    <w:rFonts w:ascii="Cambria Math" w:hAnsi="Cambria Math"/>
                    <w:position w:val="0"/>
                    <w:lang w:val="en-US"/>
                  </w:rPr>
                  <m:t>SR</m:t>
                </m:r>
              </m:sub>
              <m:sup>
                <m:r>
                  <w:rPr>
                    <w:rFonts w:ascii="Cambria Math" w:hAnsi="Cambria Math"/>
                    <w:position w:val="0"/>
                    <w:lang w:val="en-US"/>
                  </w:rPr>
                  <m:t>i,j</m:t>
                </m:r>
              </m:sup>
            </m:sSubSup>
            <m:r>
              <m:rPr>
                <m:sty m:val="p"/>
              </m:rPr>
              <w:rPr>
                <w:rFonts w:ascii="Cambria Math" w:eastAsiaTheme="minorEastAsia" w:hAnsi="Cambria Math"/>
                <w:position w:val="0"/>
                <w:lang w:val="en-US"/>
              </w:rPr>
              <m:t xml:space="preserve"> </m:t>
            </m:r>
          </m:e>
        </m:nary>
      </m:oMath>
      <w:r>
        <w:rPr>
          <w:rFonts w:eastAsiaTheme="minorEastAsia"/>
          <w:position w:val="0"/>
          <w:lang w:val="en-US"/>
        </w:rPr>
        <w:t>):</w:t>
      </w:r>
    </w:p>
    <w:tbl>
      <w:tblPr>
        <w:tblStyle w:val="TableGrid"/>
        <w:tblW w:w="0" w:type="auto"/>
        <w:jc w:val="center"/>
        <w:tblLook w:val="04A0" w:firstRow="1" w:lastRow="0" w:firstColumn="1" w:lastColumn="0" w:noHBand="0" w:noVBand="1"/>
      </w:tblPr>
      <w:tblGrid>
        <w:gridCol w:w="1430"/>
        <w:gridCol w:w="2175"/>
        <w:gridCol w:w="6526"/>
      </w:tblGrid>
      <w:tr w:rsidR="009839C8" w:rsidRPr="009839C8" w14:paraId="4A25251E" w14:textId="76AC45D7" w:rsidTr="009B18C8">
        <w:trPr>
          <w:jc w:val="center"/>
        </w:trPr>
        <w:tc>
          <w:tcPr>
            <w:tcW w:w="1376" w:type="dxa"/>
          </w:tcPr>
          <w:p w14:paraId="5D676CBA" w14:textId="3CF4874C" w:rsidR="009839C8" w:rsidRPr="009839C8" w:rsidRDefault="00155E1E" w:rsidP="009839C8">
            <w:pPr>
              <w:jc w:val="center"/>
              <w:rPr>
                <w:rFonts w:eastAsiaTheme="minorEastAsia"/>
                <w:b/>
                <w:bCs/>
                <w:position w:val="0"/>
                <w:lang w:val="en-US"/>
              </w:rPr>
            </w:pPr>
            <w:r>
              <w:rPr>
                <w:rFonts w:eastAsiaTheme="minorEastAsia"/>
                <w:b/>
                <w:bCs/>
                <w:position w:val="0"/>
                <w:lang w:val="en-US"/>
              </w:rPr>
              <w:t>Flag</w:t>
            </w:r>
          </w:p>
        </w:tc>
        <w:tc>
          <w:tcPr>
            <w:tcW w:w="2175" w:type="dxa"/>
          </w:tcPr>
          <w:p w14:paraId="63C2FB07" w14:textId="34EF8C94" w:rsidR="009839C8" w:rsidRPr="009839C8" w:rsidRDefault="009839C8" w:rsidP="009839C8">
            <w:pPr>
              <w:jc w:val="center"/>
              <w:rPr>
                <w:rFonts w:eastAsiaTheme="minorEastAsia"/>
                <w:b/>
                <w:bCs/>
                <w:position w:val="0"/>
                <w:lang w:val="en-US"/>
              </w:rPr>
            </w:pPr>
            <w:r w:rsidRPr="009839C8">
              <w:rPr>
                <w:rFonts w:eastAsiaTheme="minorEastAsia"/>
                <w:b/>
                <w:bCs/>
                <w:position w:val="0"/>
                <w:lang w:val="en-US"/>
              </w:rPr>
              <w:t>Function</w:t>
            </w:r>
          </w:p>
        </w:tc>
        <w:tc>
          <w:tcPr>
            <w:tcW w:w="6526" w:type="dxa"/>
          </w:tcPr>
          <w:p w14:paraId="4A003D78" w14:textId="76D8A512" w:rsidR="009839C8" w:rsidRPr="009839C8" w:rsidRDefault="009839C8" w:rsidP="009839C8">
            <w:pPr>
              <w:jc w:val="center"/>
              <w:rPr>
                <w:rFonts w:eastAsiaTheme="minorEastAsia"/>
                <w:b/>
                <w:bCs/>
                <w:position w:val="0"/>
                <w:lang w:val="en-US"/>
              </w:rPr>
            </w:pPr>
            <w:r>
              <w:rPr>
                <w:rFonts w:eastAsiaTheme="minorEastAsia"/>
                <w:b/>
                <w:bCs/>
                <w:position w:val="0"/>
                <w:lang w:val="en-US"/>
              </w:rPr>
              <w:t>Parameters to be specified in the file</w:t>
            </w:r>
            <w:r w:rsidR="00791D17">
              <w:rPr>
                <w:rFonts w:eastAsiaTheme="minorEastAsia"/>
                <w:b/>
                <w:bCs/>
                <w:position w:val="0"/>
                <w:lang w:val="en-US"/>
              </w:rPr>
              <w:t xml:space="preserve"> </w:t>
            </w:r>
            <w:r w:rsidR="009A3C7A">
              <w:rPr>
                <w:rFonts w:eastAsiaTheme="minorEastAsia"/>
                <w:b/>
                <w:bCs/>
                <w:position w:val="0"/>
                <w:lang w:val="en-US"/>
              </w:rPr>
              <w:br/>
            </w:r>
            <w:r w:rsidR="00791D17" w:rsidRPr="009A3C7A">
              <w:rPr>
                <w:rFonts w:eastAsiaTheme="minorEastAsia"/>
                <w:position w:val="0"/>
                <w:lang w:val="en-US"/>
              </w:rPr>
              <w:t>(</w:t>
            </w:r>
            <w:r w:rsidR="009A3C7A" w:rsidRPr="009A3C7A">
              <w:rPr>
                <w:rFonts w:eastAsiaTheme="minorEastAsia"/>
                <w:position w:val="0"/>
                <w:lang w:val="en-US"/>
              </w:rPr>
              <w:t xml:space="preserve">must be </w:t>
            </w:r>
            <w:r w:rsidR="00791D17" w:rsidRPr="00A516F7">
              <w:rPr>
                <w:rFonts w:eastAsiaTheme="minorEastAsia"/>
                <w:position w:val="0"/>
                <w:lang w:val="en-US"/>
              </w:rPr>
              <w:t>exactly in the given order!</w:t>
            </w:r>
            <w:r w:rsidR="00791D17" w:rsidRPr="009A3C7A">
              <w:rPr>
                <w:rFonts w:eastAsiaTheme="minorEastAsia"/>
                <w:position w:val="0"/>
                <w:lang w:val="en-US"/>
              </w:rPr>
              <w:t>)</w:t>
            </w:r>
          </w:p>
        </w:tc>
      </w:tr>
      <w:tr w:rsidR="00791D17" w:rsidRPr="009839C8" w14:paraId="3B84D6D9" w14:textId="77777777" w:rsidTr="009B18C8">
        <w:trPr>
          <w:jc w:val="center"/>
        </w:trPr>
        <w:tc>
          <w:tcPr>
            <w:tcW w:w="1376" w:type="dxa"/>
          </w:tcPr>
          <w:p w14:paraId="3F6AEC50" w14:textId="1EB70D6C" w:rsidR="00791D17" w:rsidRPr="00791D17" w:rsidRDefault="004732BD" w:rsidP="00791D17">
            <w:pPr>
              <w:rPr>
                <w:rFonts w:eastAsiaTheme="minorEastAsia"/>
                <w:position w:val="0"/>
                <w:lang w:val="en-US"/>
              </w:rPr>
            </w:pPr>
            <w:r w:rsidRPr="004732BD">
              <w:rPr>
                <w:rFonts w:eastAsiaTheme="minorEastAsia"/>
                <w:position w:val="0"/>
                <w:lang w:val="en-US"/>
              </w:rPr>
              <w:t>Cutoff</w:t>
            </w:r>
            <w:r>
              <w:rPr>
                <w:rFonts w:eastAsiaTheme="minorEastAsia"/>
                <w:position w:val="0"/>
                <w:lang w:val="en-US"/>
              </w:rPr>
              <w:t>,</w:t>
            </w:r>
            <w:r>
              <w:rPr>
                <w:rFonts w:eastAsiaTheme="minorEastAsia"/>
                <w:position w:val="0"/>
                <w:lang w:val="en-US"/>
              </w:rPr>
              <w:br/>
            </w:r>
            <w:r w:rsidR="00791D17" w:rsidRPr="00791D17">
              <w:rPr>
                <w:rFonts w:eastAsiaTheme="minorEastAsia"/>
                <w:position w:val="0"/>
                <w:lang w:val="en-US"/>
              </w:rPr>
              <w:t>Cut_off, Cut-off</w:t>
            </w:r>
          </w:p>
        </w:tc>
        <w:tc>
          <w:tcPr>
            <w:tcW w:w="2175" w:type="dxa"/>
          </w:tcPr>
          <w:p w14:paraId="2B3AA7F4" w14:textId="35259C08" w:rsidR="00791D17" w:rsidRPr="00791D17" w:rsidRDefault="00A42FF9" w:rsidP="00791D17">
            <w:pPr>
              <w:pStyle w:val="ListParagraph"/>
              <w:ind w:left="0"/>
              <w:jc w:val="both"/>
              <w:rPr>
                <w:position w:val="0"/>
                <w:sz w:val="20"/>
                <w:szCs w:val="20"/>
                <w:lang w:val="en-US"/>
              </w:rPr>
            </w:pPr>
            <m:oMathPara>
              <m:oMath>
                <m:sSup>
                  <m:sSupPr>
                    <m:ctrlPr>
                      <w:rPr>
                        <w:rFonts w:ascii="Cambria Math" w:hAnsi="Cambria Math"/>
                        <w:i/>
                        <w:position w:val="0"/>
                        <w:sz w:val="20"/>
                        <w:szCs w:val="20"/>
                        <w:lang w:val="en-US"/>
                      </w:rPr>
                    </m:ctrlPr>
                  </m:sSupPr>
                  <m:e>
                    <m:d>
                      <m:dPr>
                        <m:ctrlPr>
                          <w:rPr>
                            <w:rFonts w:ascii="Cambria Math" w:hAnsi="Cambria Math"/>
                            <w:i/>
                            <w:position w:val="0"/>
                            <w:sz w:val="20"/>
                            <w:szCs w:val="20"/>
                            <w:lang w:val="en-US"/>
                          </w:rPr>
                        </m:ctrlPr>
                      </m:dPr>
                      <m:e>
                        <m:r>
                          <w:rPr>
                            <w:rFonts w:ascii="Cambria Math" w:hAnsi="Cambria Math"/>
                            <w:position w:val="0"/>
                            <w:sz w:val="20"/>
                            <w:szCs w:val="20"/>
                            <w:lang w:val="en-US"/>
                          </w:rPr>
                          <m:t>1+exp</m:t>
                        </m:r>
                        <m:d>
                          <m:dPr>
                            <m:ctrlPr>
                              <w:rPr>
                                <w:rFonts w:ascii="Cambria Math" w:hAnsi="Cambria Math"/>
                                <w:i/>
                                <w:position w:val="0"/>
                                <w:sz w:val="20"/>
                                <w:szCs w:val="20"/>
                                <w:lang w:val="en-US"/>
                              </w:rPr>
                            </m:ctrlPr>
                          </m:dPr>
                          <m:e>
                            <m:f>
                              <m:fPr>
                                <m:ctrlPr>
                                  <w:rPr>
                                    <w:rFonts w:ascii="Cambria Math" w:hAnsi="Cambria Math"/>
                                    <w:i/>
                                    <w:position w:val="0"/>
                                    <w:sz w:val="20"/>
                                    <w:szCs w:val="20"/>
                                    <w:lang w:val="en-US"/>
                                  </w:rPr>
                                </m:ctrlPr>
                              </m:fPr>
                              <m:num>
                                <m:r>
                                  <w:rPr>
                                    <w:rFonts w:ascii="Cambria Math" w:hAnsi="Cambria Math"/>
                                    <w:position w:val="0"/>
                                    <w:sz w:val="20"/>
                                    <w:szCs w:val="20"/>
                                    <w:lang w:val="en-US"/>
                                  </w:rPr>
                                  <m:t>r-</m:t>
                                </m:r>
                                <m:sSub>
                                  <m:sSubPr>
                                    <m:ctrlPr>
                                      <w:rPr>
                                        <w:rFonts w:ascii="Cambria Math" w:hAnsi="Cambria Math"/>
                                        <w:i/>
                                        <w:position w:val="0"/>
                                        <w:sz w:val="20"/>
                                        <w:szCs w:val="20"/>
                                        <w:lang w:val="en-US"/>
                                      </w:rPr>
                                    </m:ctrlPr>
                                  </m:sSubPr>
                                  <m:e>
                                    <m:r>
                                      <w:rPr>
                                        <w:rFonts w:ascii="Cambria Math" w:hAnsi="Cambria Math"/>
                                        <w:position w:val="0"/>
                                        <w:sz w:val="20"/>
                                        <w:szCs w:val="20"/>
                                        <w:lang w:val="en-US"/>
                                      </w:rPr>
                                      <m:t>d</m:t>
                                    </m:r>
                                  </m:e>
                                  <m:sub>
                                    <m:r>
                                      <w:rPr>
                                        <w:rFonts w:ascii="Cambria Math" w:hAnsi="Cambria Math"/>
                                        <w:position w:val="0"/>
                                        <w:sz w:val="20"/>
                                        <w:szCs w:val="20"/>
                                        <w:lang w:val="en-US"/>
                                      </w:rPr>
                                      <m:t>0</m:t>
                                    </m:r>
                                  </m:sub>
                                </m:sSub>
                              </m:num>
                              <m:den>
                                <m:sSub>
                                  <m:sSubPr>
                                    <m:ctrlPr>
                                      <w:rPr>
                                        <w:rFonts w:ascii="Cambria Math" w:hAnsi="Cambria Math"/>
                                        <w:i/>
                                        <w:position w:val="0"/>
                                        <w:sz w:val="20"/>
                                        <w:szCs w:val="20"/>
                                        <w:lang w:val="en-US"/>
                                      </w:rPr>
                                    </m:ctrlPr>
                                  </m:sSubPr>
                                  <m:e>
                                    <m:r>
                                      <w:rPr>
                                        <w:rFonts w:ascii="Cambria Math" w:hAnsi="Cambria Math"/>
                                        <w:position w:val="0"/>
                                        <w:sz w:val="20"/>
                                        <w:szCs w:val="20"/>
                                        <w:lang w:val="en-US"/>
                                      </w:rPr>
                                      <m:t>d</m:t>
                                    </m:r>
                                  </m:e>
                                  <m:sub>
                                    <m:r>
                                      <w:rPr>
                                        <w:rFonts w:ascii="Cambria Math" w:hAnsi="Cambria Math"/>
                                        <w:position w:val="0"/>
                                        <w:sz w:val="20"/>
                                        <w:szCs w:val="20"/>
                                        <w:lang w:val="en-US"/>
                                      </w:rPr>
                                      <m:t>d</m:t>
                                    </m:r>
                                  </m:sub>
                                </m:sSub>
                              </m:den>
                            </m:f>
                          </m:e>
                        </m:d>
                      </m:e>
                    </m:d>
                  </m:e>
                  <m:sup>
                    <m:r>
                      <w:rPr>
                        <w:rFonts w:ascii="Cambria Math" w:hAnsi="Cambria Math"/>
                        <w:position w:val="0"/>
                        <w:sz w:val="20"/>
                        <w:szCs w:val="20"/>
                        <w:lang w:val="en-US"/>
                      </w:rPr>
                      <m:t>-1</m:t>
                    </m:r>
                  </m:sup>
                </m:sSup>
              </m:oMath>
            </m:oMathPara>
          </w:p>
          <w:p w14:paraId="03F886D8" w14:textId="77777777" w:rsidR="00791D17" w:rsidRPr="009839C8" w:rsidRDefault="00791D17" w:rsidP="009839C8">
            <w:pPr>
              <w:jc w:val="center"/>
              <w:rPr>
                <w:rFonts w:eastAsiaTheme="minorEastAsia"/>
                <w:b/>
                <w:bCs/>
                <w:position w:val="0"/>
                <w:lang w:val="en-US"/>
              </w:rPr>
            </w:pPr>
          </w:p>
        </w:tc>
        <w:tc>
          <w:tcPr>
            <w:tcW w:w="6526" w:type="dxa"/>
          </w:tcPr>
          <w:p w14:paraId="5EBDBD6D" w14:textId="77777777" w:rsidR="00791D17" w:rsidRDefault="00791D17" w:rsidP="00791D17">
            <w:pPr>
              <w:rPr>
                <w:rFonts w:eastAsiaTheme="minorEastAsia"/>
                <w:position w:val="0"/>
                <w:lang w:val="en-US"/>
              </w:rPr>
            </w:pPr>
            <w:r w:rsidRPr="00791D17">
              <w:rPr>
                <w:rFonts w:eastAsiaTheme="minorEastAsia"/>
                <w:position w:val="0"/>
                <w:lang w:val="en-US"/>
              </w:rPr>
              <w:t>One line</w:t>
            </w:r>
            <w:r>
              <w:rPr>
                <w:rFonts w:eastAsiaTheme="minorEastAsia"/>
                <w:position w:val="0"/>
                <w:lang w:val="en-US"/>
              </w:rPr>
              <w:t>:</w:t>
            </w:r>
          </w:p>
          <w:p w14:paraId="7059AE69" w14:textId="6092B610" w:rsidR="00791D17" w:rsidRPr="00791D17" w:rsidRDefault="00791D17" w:rsidP="00791D17">
            <w:pPr>
              <w:rPr>
                <w:rFonts w:eastAsiaTheme="minorEastAsia"/>
                <w:position w:val="0"/>
                <w:lang w:val="en-US"/>
              </w:rPr>
            </w:pPr>
            <w:r w:rsidRPr="00F76E45">
              <w:rPr>
                <w:rFonts w:eastAsiaTheme="minorEastAsia"/>
                <w:i/>
                <w:iCs/>
                <w:position w:val="0"/>
                <w:lang w:val="en-US"/>
              </w:rPr>
              <w:t>d</w:t>
            </w:r>
            <w:r w:rsidRPr="00791D17">
              <w:rPr>
                <w:rFonts w:eastAsiaTheme="minorEastAsia"/>
                <w:position w:val="0"/>
                <w:vertAlign w:val="subscript"/>
                <w:lang w:val="en-US"/>
              </w:rPr>
              <w:t>0</w:t>
            </w:r>
            <w:r>
              <w:rPr>
                <w:rFonts w:eastAsiaTheme="minorEastAsia"/>
                <w:position w:val="0"/>
                <w:lang w:val="en-US"/>
              </w:rPr>
              <w:t xml:space="preserve"> </w:t>
            </w:r>
            <w:r w:rsidRPr="00F76E45">
              <w:rPr>
                <w:rFonts w:eastAsiaTheme="minorEastAsia"/>
                <w:i/>
                <w:iCs/>
                <w:position w:val="0"/>
                <w:lang w:val="en-US"/>
              </w:rPr>
              <w:t>d</w:t>
            </w:r>
            <w:r w:rsidRPr="00F76E45">
              <w:rPr>
                <w:rFonts w:eastAsiaTheme="minorEastAsia"/>
                <w:i/>
                <w:iCs/>
                <w:position w:val="0"/>
                <w:vertAlign w:val="subscript"/>
                <w:lang w:val="en-US"/>
              </w:rPr>
              <w:t>d</w:t>
            </w:r>
            <w:r>
              <w:rPr>
                <w:rFonts w:eastAsiaTheme="minorEastAsia"/>
                <w:position w:val="0"/>
                <w:lang w:val="en-US"/>
              </w:rPr>
              <w:t xml:space="preserve"> –cut-off radius [A], smoothing distance [A]</w:t>
            </w:r>
          </w:p>
        </w:tc>
      </w:tr>
      <w:tr w:rsidR="009839C8" w14:paraId="2DFB0119" w14:textId="064301E2" w:rsidTr="009B18C8">
        <w:trPr>
          <w:jc w:val="center"/>
        </w:trPr>
        <w:tc>
          <w:tcPr>
            <w:tcW w:w="1376" w:type="dxa"/>
          </w:tcPr>
          <w:p w14:paraId="0E0DC71E" w14:textId="32421E72" w:rsidR="009839C8" w:rsidRDefault="009839C8" w:rsidP="009839C8">
            <w:pPr>
              <w:jc w:val="both"/>
              <w:rPr>
                <w:rFonts w:eastAsiaTheme="minorEastAsia"/>
                <w:position w:val="0"/>
                <w:lang w:val="en-US"/>
              </w:rPr>
            </w:pPr>
            <w:r>
              <w:rPr>
                <w:rFonts w:eastAsiaTheme="minorEastAsia"/>
                <w:position w:val="0"/>
                <w:lang w:val="en-US"/>
              </w:rPr>
              <w:t>Exp, Exponential</w:t>
            </w:r>
          </w:p>
        </w:tc>
        <w:tc>
          <w:tcPr>
            <w:tcW w:w="2175" w:type="dxa"/>
          </w:tcPr>
          <w:p w14:paraId="419C8DDC" w14:textId="0ED8CD1A" w:rsidR="009839C8" w:rsidRDefault="00791D17" w:rsidP="009839C8">
            <w:pPr>
              <w:jc w:val="both"/>
              <w:rPr>
                <w:rFonts w:eastAsiaTheme="minorEastAsia"/>
                <w:position w:val="0"/>
                <w:lang w:val="en-US"/>
              </w:rPr>
            </w:pPr>
            <m:oMathPara>
              <m:oMath>
                <m:r>
                  <m:rPr>
                    <m:sty m:val="p"/>
                  </m:rPr>
                  <w:rPr>
                    <w:rFonts w:ascii="Cambria Math" w:hAnsi="Cambria Math"/>
                    <w:position w:val="0"/>
                  </w:rPr>
                  <m:t>ф</m:t>
                </m:r>
                <m:func>
                  <m:funcPr>
                    <m:ctrlPr>
                      <w:rPr>
                        <w:rFonts w:ascii="Cambria Math" w:hAnsi="Cambria Math"/>
                        <w:i/>
                        <w:position w:val="0"/>
                      </w:rPr>
                    </m:ctrlPr>
                  </m:funcPr>
                  <m:fName>
                    <m:r>
                      <m:rPr>
                        <m:sty m:val="p"/>
                      </m:rPr>
                      <w:rPr>
                        <w:rFonts w:ascii="Cambria Math" w:hAnsi="Cambria Math"/>
                        <w:position w:val="0"/>
                      </w:rPr>
                      <m:t>exp</m:t>
                    </m:r>
                  </m:fName>
                  <m:e>
                    <m:d>
                      <m:dPr>
                        <m:ctrlPr>
                          <w:rPr>
                            <w:rFonts w:ascii="Cambria Math" w:hAnsi="Cambria Math"/>
                            <w:i/>
                            <w:position w:val="0"/>
                          </w:rPr>
                        </m:ctrlPr>
                      </m:dPr>
                      <m:e>
                        <m:r>
                          <w:rPr>
                            <w:rFonts w:ascii="Cambria Math" w:hAnsi="Cambria Math"/>
                            <w:position w:val="0"/>
                          </w:rPr>
                          <m:t>-</m:t>
                        </m:r>
                        <m:f>
                          <m:fPr>
                            <m:ctrlPr>
                              <w:rPr>
                                <w:rFonts w:ascii="Cambria Math" w:hAnsi="Cambria Math"/>
                                <w:i/>
                                <w:position w:val="0"/>
                              </w:rPr>
                            </m:ctrlPr>
                          </m:fPr>
                          <m:num>
                            <m:r>
                              <w:rPr>
                                <w:rFonts w:ascii="Cambria Math" w:hAnsi="Cambria Math"/>
                                <w:position w:val="0"/>
                              </w:rPr>
                              <m:t>r-</m:t>
                            </m:r>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num>
                          <m:den>
                            <m:r>
                              <w:rPr>
                                <w:rFonts w:ascii="Cambria Math" w:hAnsi="Cambria Math"/>
                                <w:position w:val="0"/>
                              </w:rPr>
                              <m:t>a</m:t>
                            </m:r>
                          </m:den>
                        </m:f>
                      </m:e>
                    </m:d>
                  </m:e>
                </m:func>
              </m:oMath>
            </m:oMathPara>
          </w:p>
        </w:tc>
        <w:tc>
          <w:tcPr>
            <w:tcW w:w="6526" w:type="dxa"/>
          </w:tcPr>
          <w:p w14:paraId="245706C1" w14:textId="77777777" w:rsidR="009839C8" w:rsidRDefault="00791D17" w:rsidP="009839C8">
            <w:pPr>
              <w:jc w:val="both"/>
              <w:rPr>
                <w:rFonts w:eastAsiaTheme="minorEastAsia"/>
                <w:position w:val="0"/>
                <w:lang w:val="en-US"/>
              </w:rPr>
            </w:pPr>
            <w:r>
              <w:rPr>
                <w:rFonts w:eastAsiaTheme="minorEastAsia"/>
                <w:position w:val="0"/>
                <w:lang w:val="en-US"/>
              </w:rPr>
              <w:t>One line:</w:t>
            </w:r>
          </w:p>
          <w:p w14:paraId="53ABF40C" w14:textId="1562EE35" w:rsidR="00791D17" w:rsidRDefault="00F76E45" w:rsidP="009839C8">
            <w:pPr>
              <w:jc w:val="both"/>
              <w:rPr>
                <w:rFonts w:eastAsiaTheme="minorEastAsia"/>
                <w:position w:val="0"/>
                <w:lang w:val="en-US"/>
              </w:rPr>
            </w:pPr>
            <w:r w:rsidRPr="00F76E45">
              <w:rPr>
                <w:rFonts w:eastAsiaTheme="minorEastAsia"/>
                <w:i/>
                <w:iCs/>
                <w:position w:val="0"/>
                <w:lang w:val="ru-RU"/>
              </w:rPr>
              <w:t>Ф</w:t>
            </w:r>
            <w:r w:rsidR="00791D17">
              <w:rPr>
                <w:rFonts w:eastAsiaTheme="minorEastAsia"/>
                <w:position w:val="0"/>
                <w:lang w:val="en-US"/>
              </w:rPr>
              <w:t xml:space="preserve"> </w:t>
            </w: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sidR="00791D17">
              <w:rPr>
                <w:rFonts w:eastAsiaTheme="minorEastAsia"/>
                <w:position w:val="0"/>
                <w:lang w:val="en-US"/>
              </w:rPr>
              <w:t xml:space="preserve"> </w:t>
            </w:r>
            <w:r w:rsidR="00791D17" w:rsidRPr="00F76E45">
              <w:rPr>
                <w:rFonts w:eastAsiaTheme="minorEastAsia"/>
                <w:i/>
                <w:iCs/>
                <w:position w:val="0"/>
                <w:lang w:val="en-US"/>
              </w:rPr>
              <w:t>a</w:t>
            </w:r>
            <w:r w:rsidR="00791D17">
              <w:rPr>
                <w:rFonts w:eastAsiaTheme="minorEastAsia"/>
                <w:position w:val="0"/>
                <w:lang w:val="en-US"/>
              </w:rPr>
              <w:t xml:space="preserve"> – Energy [eV], characteristic radius [A]</w:t>
            </w:r>
            <w:r w:rsidR="009B18C8">
              <w:rPr>
                <w:rFonts w:eastAsiaTheme="minorEastAsia"/>
                <w:position w:val="0"/>
                <w:lang w:val="en-US"/>
              </w:rPr>
              <w:t>, characteristic distance [A]</w:t>
            </w:r>
          </w:p>
        </w:tc>
      </w:tr>
      <w:tr w:rsidR="009839C8" w14:paraId="35C15F41" w14:textId="06BE4C00" w:rsidTr="009B18C8">
        <w:trPr>
          <w:jc w:val="center"/>
        </w:trPr>
        <w:tc>
          <w:tcPr>
            <w:tcW w:w="1376" w:type="dxa"/>
          </w:tcPr>
          <w:p w14:paraId="1165DD33" w14:textId="622B5550" w:rsidR="009839C8" w:rsidRDefault="006D27DA" w:rsidP="009839C8">
            <w:pPr>
              <w:jc w:val="both"/>
              <w:rPr>
                <w:rFonts w:eastAsiaTheme="minorEastAsia"/>
                <w:position w:val="0"/>
                <w:lang w:val="en-US"/>
              </w:rPr>
            </w:pPr>
            <w:r w:rsidRPr="006D27DA">
              <w:rPr>
                <w:rFonts w:eastAsiaTheme="minorEastAsia"/>
                <w:position w:val="0"/>
                <w:lang w:val="en-US"/>
              </w:rPr>
              <w:t>InvExp</w:t>
            </w:r>
            <w:r>
              <w:rPr>
                <w:rFonts w:eastAsiaTheme="minorEastAsia"/>
                <w:position w:val="0"/>
                <w:lang w:val="en-US"/>
              </w:rPr>
              <w:t xml:space="preserve">, </w:t>
            </w:r>
            <w:r w:rsidR="009839C8">
              <w:rPr>
                <w:rFonts w:eastAsiaTheme="minorEastAsia"/>
                <w:position w:val="0"/>
                <w:lang w:val="en-US"/>
              </w:rPr>
              <w:t>Inv_</w:t>
            </w:r>
            <w:r w:rsidR="004E56C5">
              <w:rPr>
                <w:rFonts w:eastAsiaTheme="minorEastAsia"/>
                <w:position w:val="0"/>
                <w:lang w:val="en-US"/>
              </w:rPr>
              <w:t>E</w:t>
            </w:r>
            <w:r w:rsidR="009839C8">
              <w:rPr>
                <w:rFonts w:eastAsiaTheme="minorEastAsia"/>
                <w:position w:val="0"/>
                <w:lang w:val="en-US"/>
              </w:rPr>
              <w:t>xp</w:t>
            </w:r>
          </w:p>
        </w:tc>
        <w:tc>
          <w:tcPr>
            <w:tcW w:w="2175" w:type="dxa"/>
          </w:tcPr>
          <w:p w14:paraId="0BE39B16" w14:textId="615305FF" w:rsidR="009839C8" w:rsidRDefault="00791D17" w:rsidP="009839C8">
            <w:pPr>
              <w:jc w:val="both"/>
              <w:rPr>
                <w:rFonts w:eastAsiaTheme="minorEastAsia"/>
                <w:position w:val="0"/>
                <w:lang w:val="en-US"/>
              </w:rPr>
            </w:pPr>
            <m:oMathPara>
              <m:oMath>
                <m:r>
                  <w:rPr>
                    <w:rFonts w:ascii="Cambria Math" w:hAnsi="Cambria Math"/>
                    <w:position w:val="0"/>
                  </w:rPr>
                  <m:t>C</m:t>
                </m:r>
                <m:func>
                  <m:funcPr>
                    <m:ctrlPr>
                      <w:rPr>
                        <w:rFonts w:ascii="Cambria Math" w:hAnsi="Cambria Math"/>
                        <w:i/>
                        <w:position w:val="0"/>
                      </w:rPr>
                    </m:ctrlPr>
                  </m:funcPr>
                  <m:fName>
                    <m:r>
                      <m:rPr>
                        <m:sty m:val="p"/>
                      </m:rPr>
                      <w:rPr>
                        <w:rFonts w:ascii="Cambria Math" w:hAnsi="Cambria Math"/>
                        <w:position w:val="0"/>
                      </w:rPr>
                      <m:t>exp</m:t>
                    </m:r>
                  </m:fName>
                  <m:e>
                    <m:d>
                      <m:dPr>
                        <m:ctrlPr>
                          <w:rPr>
                            <w:rFonts w:ascii="Cambria Math" w:hAnsi="Cambria Math"/>
                            <w:i/>
                            <w:position w:val="0"/>
                          </w:rPr>
                        </m:ctrlPr>
                      </m:dPr>
                      <m:e>
                        <m:f>
                          <m:fPr>
                            <m:ctrlPr>
                              <w:rPr>
                                <w:rFonts w:ascii="Cambria Math" w:hAnsi="Cambria Math"/>
                                <w:i/>
                                <w:position w:val="0"/>
                              </w:rPr>
                            </m:ctrlPr>
                          </m:fPr>
                          <m:num>
                            <m:r>
                              <w:rPr>
                                <w:rFonts w:ascii="Cambria Math" w:hAnsi="Cambria Math"/>
                                <w:position w:val="0"/>
                              </w:rPr>
                              <m:t>1</m:t>
                            </m:r>
                          </m:num>
                          <m:den>
                            <m:r>
                              <w:rPr>
                                <w:rFonts w:ascii="Cambria Math" w:hAnsi="Cambria Math"/>
                                <w:position w:val="0"/>
                              </w:rPr>
                              <m:t>r-</m:t>
                            </m:r>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den>
                        </m:f>
                      </m:e>
                    </m:d>
                  </m:e>
                </m:func>
              </m:oMath>
            </m:oMathPara>
          </w:p>
        </w:tc>
        <w:tc>
          <w:tcPr>
            <w:tcW w:w="6526" w:type="dxa"/>
          </w:tcPr>
          <w:p w14:paraId="68185649" w14:textId="77777777" w:rsidR="009839C8" w:rsidRDefault="00791D17" w:rsidP="009839C8">
            <w:pPr>
              <w:jc w:val="both"/>
              <w:rPr>
                <w:rFonts w:eastAsiaTheme="minorEastAsia"/>
                <w:position w:val="0"/>
                <w:lang w:val="en-US"/>
              </w:rPr>
            </w:pPr>
            <w:r>
              <w:rPr>
                <w:rFonts w:eastAsiaTheme="minorEastAsia"/>
                <w:position w:val="0"/>
                <w:lang w:val="en-US"/>
              </w:rPr>
              <w:t>One line:</w:t>
            </w:r>
          </w:p>
          <w:p w14:paraId="4D765518" w14:textId="3E4F87F2" w:rsidR="00791D17" w:rsidRDefault="00791D17" w:rsidP="009839C8">
            <w:pPr>
              <w:jc w:val="both"/>
              <w:rPr>
                <w:rFonts w:eastAsiaTheme="minorEastAsia"/>
                <w:position w:val="0"/>
                <w:lang w:val="en-US"/>
              </w:rPr>
            </w:pPr>
            <w:r w:rsidRPr="00F76E45">
              <w:rPr>
                <w:rFonts w:eastAsiaTheme="minorEastAsia"/>
                <w:i/>
                <w:iCs/>
                <w:position w:val="0"/>
                <w:lang w:val="en-US"/>
              </w:rPr>
              <w:t>C</w:t>
            </w:r>
            <w:r>
              <w:rPr>
                <w:rFonts w:eastAsiaTheme="minorEastAsia"/>
                <w:position w:val="0"/>
                <w:lang w:val="en-US"/>
              </w:rPr>
              <w:t xml:space="preserve"> </w:t>
            </w: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Pr>
                <w:rFonts w:eastAsiaTheme="minorEastAsia"/>
                <w:position w:val="0"/>
                <w:lang w:val="en-US"/>
              </w:rPr>
              <w:t xml:space="preserve"> – Energy [eV], characteristic radius [A]</w:t>
            </w:r>
          </w:p>
        </w:tc>
      </w:tr>
      <w:tr w:rsidR="009839C8" w14:paraId="17EFB15E" w14:textId="4FAB634B" w:rsidTr="009B18C8">
        <w:trPr>
          <w:jc w:val="center"/>
        </w:trPr>
        <w:tc>
          <w:tcPr>
            <w:tcW w:w="1376" w:type="dxa"/>
          </w:tcPr>
          <w:p w14:paraId="5670064C" w14:textId="4A8CCC53" w:rsidR="009839C8" w:rsidRDefault="009839C8" w:rsidP="009839C8">
            <w:pPr>
              <w:jc w:val="both"/>
              <w:rPr>
                <w:rFonts w:eastAsiaTheme="minorEastAsia"/>
                <w:position w:val="0"/>
                <w:lang w:val="en-US"/>
              </w:rPr>
            </w:pPr>
            <w:r>
              <w:rPr>
                <w:rFonts w:eastAsiaTheme="minorEastAsia"/>
                <w:position w:val="0"/>
                <w:lang w:val="en-US"/>
              </w:rPr>
              <w:lastRenderedPageBreak/>
              <w:t>Pow, Power</w:t>
            </w:r>
          </w:p>
        </w:tc>
        <w:tc>
          <w:tcPr>
            <w:tcW w:w="2175" w:type="dxa"/>
          </w:tcPr>
          <w:p w14:paraId="22AE689A" w14:textId="3323B0FA" w:rsidR="009839C8" w:rsidRPr="009839C8" w:rsidRDefault="00A42FF9" w:rsidP="009839C8">
            <w:pPr>
              <w:ind w:firstLine="142"/>
              <w:jc w:val="both"/>
              <w:rPr>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r>
                  <w:rPr>
                    <w:rFonts w:ascii="Cambria Math" w:hAnsi="Cambria Math"/>
                    <w:position w:val="0"/>
                    <w:lang w:val="en-US"/>
                  </w:rPr>
                  <m:t>=</m:t>
                </m:r>
                <m:r>
                  <w:rPr>
                    <w:rFonts w:ascii="Cambria Math" w:hAnsi="Cambria Math"/>
                    <w:position w:val="0"/>
                    <w:lang w:val="en-US"/>
                  </w:rPr>
                  <m:t>Ф</m:t>
                </m:r>
                <m:sSup>
                  <m:sSupPr>
                    <m:ctrlPr>
                      <w:rPr>
                        <w:rFonts w:ascii="Cambria Math" w:hAnsi="Cambria Math"/>
                        <w:i/>
                        <w:position w:val="0"/>
                        <w:lang w:val="en-US"/>
                      </w:rPr>
                    </m:ctrlPr>
                  </m:sSupPr>
                  <m:e>
                    <m:d>
                      <m:dPr>
                        <m:ctrlPr>
                          <w:rPr>
                            <w:rFonts w:ascii="Cambria Math" w:hAnsi="Cambria Math"/>
                            <w:i/>
                            <w:position w:val="0"/>
                            <w:lang w:val="en-US"/>
                          </w:rPr>
                        </m:ctrlPr>
                      </m:dPr>
                      <m:e>
                        <m:f>
                          <m:fPr>
                            <m:ctrlPr>
                              <w:rPr>
                                <w:rFonts w:ascii="Cambria Math" w:hAnsi="Cambria Math"/>
                                <w:i/>
                                <w:position w:val="0"/>
                                <w:lang w:val="en-US"/>
                              </w:rPr>
                            </m:ctrlPr>
                          </m:fPr>
                          <m:num>
                            <m:r>
                              <w:rPr>
                                <w:rFonts w:ascii="Cambria Math" w:hAnsi="Cambria Math"/>
                                <w:position w:val="0"/>
                                <w:lang w:val="en-US"/>
                              </w:rPr>
                              <m:t>r</m:t>
                            </m:r>
                          </m:num>
                          <m:den>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den>
                        </m:f>
                      </m:e>
                    </m:d>
                  </m:e>
                  <m:sup>
                    <m:r>
                      <w:rPr>
                        <w:rFonts w:ascii="Cambria Math" w:hAnsi="Cambria Math"/>
                        <w:position w:val="0"/>
                        <w:lang w:val="en-US"/>
                      </w:rPr>
                      <m:t>m</m:t>
                    </m:r>
                  </m:sup>
                </m:sSup>
              </m:oMath>
            </m:oMathPara>
          </w:p>
        </w:tc>
        <w:tc>
          <w:tcPr>
            <w:tcW w:w="6526" w:type="dxa"/>
          </w:tcPr>
          <w:p w14:paraId="7C0D5569" w14:textId="071C94BC" w:rsidR="00791D17" w:rsidRDefault="00791D17" w:rsidP="009839C8">
            <w:pPr>
              <w:ind w:firstLine="142"/>
              <w:jc w:val="both"/>
              <w:rPr>
                <w:rFonts w:eastAsia="Calibri"/>
                <w:position w:val="0"/>
                <w:lang w:val="en-US"/>
              </w:rPr>
            </w:pPr>
            <w:r>
              <w:rPr>
                <w:rFonts w:eastAsia="Calibri"/>
                <w:position w:val="0"/>
                <w:lang w:val="en-US"/>
              </w:rPr>
              <w:t>Two</w:t>
            </w:r>
            <w:r w:rsidR="00073C72">
              <w:rPr>
                <w:rFonts w:eastAsia="Calibri"/>
                <w:position w:val="0"/>
                <w:lang w:val="en-US"/>
              </w:rPr>
              <w:t xml:space="preserve"> or more</w:t>
            </w:r>
            <w:r>
              <w:rPr>
                <w:rFonts w:eastAsia="Calibri"/>
                <w:position w:val="0"/>
                <w:lang w:val="en-US"/>
              </w:rPr>
              <w:t xml:space="preserve"> lines:</w:t>
            </w:r>
          </w:p>
          <w:p w14:paraId="7347FFDD" w14:textId="544BF1A0" w:rsidR="00791D17" w:rsidRDefault="009839C8" w:rsidP="009839C8">
            <w:pPr>
              <w:ind w:firstLine="142"/>
              <w:jc w:val="both"/>
              <w:rPr>
                <w:rFonts w:eastAsia="Calibri"/>
                <w:position w:val="0"/>
                <w:lang w:val="en-US"/>
              </w:rPr>
            </w:pPr>
            <w:r w:rsidRPr="00073C72">
              <w:rPr>
                <w:rFonts w:eastAsia="Calibri"/>
                <w:i/>
                <w:iCs/>
                <w:position w:val="0"/>
                <w:lang w:val="en-US"/>
              </w:rPr>
              <w:t>N</w:t>
            </w:r>
            <w:r w:rsidR="00791D17">
              <w:rPr>
                <w:rFonts w:eastAsia="Calibri"/>
                <w:position w:val="0"/>
                <w:lang w:val="en-US"/>
              </w:rPr>
              <w:t xml:space="preserve"> – number of power functions (integer)</w:t>
            </w:r>
          </w:p>
          <w:p w14:paraId="00817C8B" w14:textId="6BAF385C" w:rsidR="00073C72" w:rsidRDefault="00073C72" w:rsidP="009839C8">
            <w:pPr>
              <w:ind w:firstLine="142"/>
              <w:jc w:val="both"/>
              <w:rPr>
                <w:rFonts w:eastAsia="Calibri"/>
                <w:position w:val="0"/>
                <w:lang w:val="en-US"/>
              </w:rPr>
            </w:pPr>
            <w:r w:rsidRPr="00073C72">
              <w:rPr>
                <w:rFonts w:eastAsia="Calibri"/>
                <w:i/>
                <w:iCs/>
                <w:position w:val="0"/>
                <w:lang w:val="en-US"/>
              </w:rPr>
              <w:t>N</w:t>
            </w:r>
            <w:r>
              <w:rPr>
                <w:rFonts w:eastAsia="Calibri"/>
                <w:position w:val="0"/>
                <w:lang w:val="en-US"/>
              </w:rPr>
              <w:t xml:space="preserve"> more lines each with </w:t>
            </w:r>
            <w:r w:rsidR="00500485">
              <w:rPr>
                <w:rFonts w:eastAsia="Calibri"/>
                <w:position w:val="0"/>
                <w:lang w:val="en-US"/>
              </w:rPr>
              <w:t>three</w:t>
            </w:r>
            <w:r>
              <w:rPr>
                <w:rFonts w:eastAsia="Calibri"/>
                <w:position w:val="0"/>
                <w:lang w:val="en-US"/>
              </w:rPr>
              <w:t xml:space="preserve"> numbers</w:t>
            </w:r>
            <w:r w:rsidR="00C3151D">
              <w:rPr>
                <w:rFonts w:eastAsia="Calibri"/>
                <w:position w:val="0"/>
                <w:lang w:val="en-US"/>
              </w:rPr>
              <w:t xml:space="preserve"> for each power-function</w:t>
            </w:r>
            <w:r>
              <w:rPr>
                <w:rFonts w:eastAsia="Calibri"/>
                <w:position w:val="0"/>
                <w:lang w:val="en-US"/>
              </w:rPr>
              <w:t>:</w:t>
            </w:r>
          </w:p>
          <w:p w14:paraId="7D0D0B76" w14:textId="5C992A3D" w:rsidR="009839C8" w:rsidRPr="009C7EBB" w:rsidRDefault="00500485" w:rsidP="009839C8">
            <w:pPr>
              <w:ind w:firstLine="142"/>
              <w:jc w:val="both"/>
              <w:rPr>
                <w:rFonts w:eastAsia="Calibri"/>
                <w:position w:val="0"/>
                <w:lang w:val="en-US"/>
              </w:rPr>
            </w:pPr>
            <w:r>
              <w:rPr>
                <w:rFonts w:eastAsia="Calibri"/>
                <w:i/>
                <w:iCs/>
                <w:position w:val="0"/>
                <w:lang w:val="ru-RU"/>
              </w:rPr>
              <w:t>Ф</w:t>
            </w:r>
            <w:r w:rsidRPr="00500485">
              <w:rPr>
                <w:rFonts w:eastAsia="Calibri"/>
                <w:i/>
                <w:iCs/>
                <w:position w:val="0"/>
                <w:lang w:val="en-US"/>
              </w:rPr>
              <w:t xml:space="preserve"> </w:t>
            </w:r>
            <w:r w:rsidR="009839C8" w:rsidRPr="00073C72">
              <w:rPr>
                <w:rFonts w:eastAsia="Calibri"/>
                <w:i/>
                <w:iCs/>
                <w:position w:val="0"/>
                <w:lang w:val="en-US"/>
              </w:rPr>
              <w:t>r</w:t>
            </w:r>
            <w:r w:rsidR="009839C8" w:rsidRPr="009B18C8">
              <w:rPr>
                <w:rFonts w:eastAsia="Calibri"/>
                <w:position w:val="0"/>
                <w:vertAlign w:val="subscript"/>
                <w:lang w:val="en-US"/>
              </w:rPr>
              <w:t>0</w:t>
            </w:r>
            <w:r w:rsidR="009839C8">
              <w:rPr>
                <w:rFonts w:eastAsia="Calibri"/>
                <w:position w:val="0"/>
                <w:lang w:val="en-US"/>
              </w:rPr>
              <w:t xml:space="preserve"> </w:t>
            </w:r>
            <w:r w:rsidR="009839C8" w:rsidRPr="00073C72">
              <w:rPr>
                <w:rFonts w:eastAsia="Calibri"/>
                <w:i/>
                <w:iCs/>
                <w:position w:val="0"/>
                <w:lang w:val="en-US"/>
              </w:rPr>
              <w:t>m</w:t>
            </w:r>
            <w:r w:rsidR="00791D17">
              <w:rPr>
                <w:rFonts w:eastAsia="Calibri"/>
                <w:position w:val="0"/>
                <w:lang w:val="en-US"/>
              </w:rPr>
              <w:t xml:space="preserve"> –</w:t>
            </w:r>
            <w:r w:rsidRPr="00500485">
              <w:rPr>
                <w:rFonts w:eastAsia="Calibri"/>
                <w:position w:val="0"/>
                <w:lang w:val="en-US"/>
              </w:rPr>
              <w:t xml:space="preserve"> </w:t>
            </w:r>
            <w:r>
              <w:rPr>
                <w:rFonts w:eastAsia="Calibri"/>
                <w:position w:val="0"/>
                <w:lang w:val="en-US"/>
              </w:rPr>
              <w:t xml:space="preserve">Energy [eV], </w:t>
            </w:r>
            <w:r w:rsidR="00791D17">
              <w:rPr>
                <w:rFonts w:eastAsia="Calibri"/>
                <w:position w:val="0"/>
                <w:lang w:val="en-US"/>
              </w:rPr>
              <w:t>characteristic radius [A], power</w:t>
            </w:r>
          </w:p>
        </w:tc>
      </w:tr>
      <w:tr w:rsidR="00A265C8" w14:paraId="71B1FCE1" w14:textId="77777777" w:rsidTr="009B18C8">
        <w:trPr>
          <w:jc w:val="center"/>
        </w:trPr>
        <w:tc>
          <w:tcPr>
            <w:tcW w:w="1376" w:type="dxa"/>
          </w:tcPr>
          <w:p w14:paraId="6182DC55" w14:textId="273315F5" w:rsidR="00A265C8" w:rsidRDefault="00A265C8" w:rsidP="009839C8">
            <w:pPr>
              <w:jc w:val="both"/>
              <w:rPr>
                <w:rFonts w:eastAsiaTheme="minorEastAsia"/>
                <w:position w:val="0"/>
                <w:lang w:val="en-US"/>
              </w:rPr>
            </w:pPr>
            <w:r w:rsidRPr="008D6F52">
              <w:rPr>
                <w:position w:val="0"/>
                <w:lang w:val="en-US"/>
              </w:rPr>
              <w:t>Simple_wall</w:t>
            </w:r>
            <w:r>
              <w:rPr>
                <w:position w:val="0"/>
                <w:lang w:val="en-US"/>
              </w:rPr>
              <w:t xml:space="preserve"> (</w:t>
            </w:r>
            <w:r w:rsidRPr="00A265C8">
              <w:rPr>
                <w:i/>
                <w:iCs/>
                <w:position w:val="0"/>
                <w:lang w:val="en-US"/>
              </w:rPr>
              <w:t>obsolete</w:t>
            </w:r>
            <w:r w:rsidR="000B79F2">
              <w:rPr>
                <w:i/>
                <w:iCs/>
                <w:position w:val="0"/>
                <w:lang w:val="en-US"/>
              </w:rPr>
              <w:t>, cannot be combined with other functions!</w:t>
            </w:r>
            <w:r>
              <w:rPr>
                <w:position w:val="0"/>
                <w:lang w:val="en-US"/>
              </w:rPr>
              <w:t>)</w:t>
            </w:r>
          </w:p>
        </w:tc>
        <w:tc>
          <w:tcPr>
            <w:tcW w:w="2175" w:type="dxa"/>
          </w:tcPr>
          <w:p w14:paraId="37BA85D8" w14:textId="3D774A4E" w:rsidR="00A265C8" w:rsidRPr="00A265C8" w:rsidRDefault="00A265C8" w:rsidP="00A265C8">
            <w:pPr>
              <w:pStyle w:val="ListParagraph"/>
              <w:ind w:left="0"/>
              <w:jc w:val="both"/>
              <w:rPr>
                <w:position w:val="0"/>
                <w:sz w:val="20"/>
                <w:szCs w:val="20"/>
                <w:lang w:val="en-US"/>
              </w:rPr>
            </w:pPr>
            <m:oMathPara>
              <m:oMath>
                <m:r>
                  <w:rPr>
                    <w:rFonts w:ascii="Cambria Math" w:hAnsi="Cambria Math"/>
                    <w:position w:val="0"/>
                    <w:sz w:val="20"/>
                    <w:szCs w:val="20"/>
                  </w:rPr>
                  <m:t>C</m:t>
                </m:r>
                <m:func>
                  <m:funcPr>
                    <m:ctrlPr>
                      <w:rPr>
                        <w:rFonts w:ascii="Cambria Math" w:hAnsi="Cambria Math"/>
                        <w:i/>
                        <w:position w:val="0"/>
                        <w:sz w:val="20"/>
                        <w:szCs w:val="20"/>
                      </w:rPr>
                    </m:ctrlPr>
                  </m:funcPr>
                  <m:fName>
                    <m:r>
                      <m:rPr>
                        <m:sty m:val="p"/>
                      </m:rPr>
                      <w:rPr>
                        <w:rFonts w:ascii="Cambria Math" w:hAnsi="Cambria Math"/>
                        <w:position w:val="0"/>
                        <w:sz w:val="20"/>
                        <w:szCs w:val="20"/>
                      </w:rPr>
                      <m:t>exp</m:t>
                    </m:r>
                  </m:fName>
                  <m:e>
                    <m:d>
                      <m:dPr>
                        <m:ctrlPr>
                          <w:rPr>
                            <w:rFonts w:ascii="Cambria Math" w:hAnsi="Cambria Math"/>
                            <w:i/>
                            <w:position w:val="0"/>
                            <w:sz w:val="20"/>
                            <w:szCs w:val="20"/>
                          </w:rPr>
                        </m:ctrlPr>
                      </m:dPr>
                      <m:e>
                        <m:f>
                          <m:fPr>
                            <m:ctrlPr>
                              <w:rPr>
                                <w:rFonts w:ascii="Cambria Math" w:hAnsi="Cambria Math"/>
                                <w:i/>
                                <w:position w:val="0"/>
                                <w:sz w:val="20"/>
                                <w:szCs w:val="20"/>
                              </w:rPr>
                            </m:ctrlPr>
                          </m:fPr>
                          <m:num>
                            <m:r>
                              <w:rPr>
                                <w:rFonts w:ascii="Cambria Math" w:hAnsi="Cambria Math"/>
                                <w:position w:val="0"/>
                                <w:sz w:val="20"/>
                                <w:szCs w:val="20"/>
                              </w:rPr>
                              <m:t>1</m:t>
                            </m:r>
                          </m:num>
                          <m:den>
                            <m:r>
                              <w:rPr>
                                <w:rFonts w:ascii="Cambria Math" w:hAnsi="Cambria Math"/>
                                <w:position w:val="0"/>
                                <w:sz w:val="20"/>
                                <w:szCs w:val="20"/>
                              </w:rPr>
                              <m:t>r-</m:t>
                            </m:r>
                            <m:sSub>
                              <m:sSubPr>
                                <m:ctrlPr>
                                  <w:rPr>
                                    <w:rFonts w:ascii="Cambria Math" w:hAnsi="Cambria Math"/>
                                    <w:i/>
                                    <w:position w:val="0"/>
                                    <w:sz w:val="20"/>
                                    <w:szCs w:val="20"/>
                                    <w:lang w:val="en-US"/>
                                  </w:rPr>
                                </m:ctrlPr>
                              </m:sSubPr>
                              <m:e>
                                <m:r>
                                  <w:rPr>
                                    <w:rFonts w:ascii="Cambria Math" w:hAnsi="Cambria Math"/>
                                    <w:position w:val="0"/>
                                    <w:sz w:val="20"/>
                                    <w:szCs w:val="20"/>
                                    <w:lang w:val="en-US"/>
                                  </w:rPr>
                                  <m:t>r</m:t>
                                </m:r>
                              </m:e>
                              <m:sub>
                                <m:r>
                                  <w:rPr>
                                    <w:rFonts w:ascii="Cambria Math" w:hAnsi="Cambria Math"/>
                                    <w:position w:val="0"/>
                                    <w:sz w:val="20"/>
                                    <w:szCs w:val="20"/>
                                    <w:lang w:val="en-US"/>
                                  </w:rPr>
                                  <m:t>0</m:t>
                                </m:r>
                              </m:sub>
                            </m:sSub>
                          </m:den>
                        </m:f>
                      </m:e>
                    </m:d>
                  </m:e>
                </m:func>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m:oMathPara>
          </w:p>
          <w:p w14:paraId="744B9645" w14:textId="09AD7096" w:rsidR="00A265C8" w:rsidRPr="009C7EBB" w:rsidRDefault="00A265C8" w:rsidP="009839C8">
            <w:pPr>
              <w:ind w:firstLine="142"/>
              <w:jc w:val="both"/>
              <w:rPr>
                <w:rFonts w:eastAsia="Times New Roman"/>
                <w:position w:val="0"/>
                <w:lang w:val="en-US"/>
              </w:rPr>
            </w:pPr>
          </w:p>
        </w:tc>
        <w:tc>
          <w:tcPr>
            <w:tcW w:w="6526" w:type="dxa"/>
          </w:tcPr>
          <w:p w14:paraId="2A7E492B" w14:textId="77777777" w:rsidR="00A265C8" w:rsidRDefault="00A265C8" w:rsidP="009839C8">
            <w:pPr>
              <w:ind w:firstLine="142"/>
              <w:jc w:val="both"/>
              <w:rPr>
                <w:rFonts w:eastAsia="Calibri"/>
                <w:position w:val="0"/>
                <w:lang w:val="en-US"/>
              </w:rPr>
            </w:pPr>
            <w:r>
              <w:rPr>
                <w:rFonts w:eastAsia="Calibri"/>
                <w:position w:val="0"/>
                <w:lang w:val="en-US"/>
              </w:rPr>
              <w:t>Four lines:</w:t>
            </w:r>
          </w:p>
          <w:p w14:paraId="5451973C" w14:textId="6C18093B" w:rsidR="00A265C8" w:rsidRDefault="00A265C8" w:rsidP="009839C8">
            <w:pPr>
              <w:ind w:firstLine="142"/>
              <w:jc w:val="both"/>
              <w:rPr>
                <w:rFonts w:eastAsiaTheme="minorEastAsia"/>
                <w:position w:val="0"/>
                <w:lang w:val="en-US"/>
              </w:rPr>
            </w:pPr>
            <w:r w:rsidRPr="00F76E45">
              <w:rPr>
                <w:rFonts w:eastAsiaTheme="minorEastAsia"/>
                <w:i/>
                <w:iCs/>
                <w:position w:val="0"/>
                <w:lang w:val="en-US"/>
              </w:rPr>
              <w:t>C</w:t>
            </w:r>
            <w:r>
              <w:rPr>
                <w:rFonts w:eastAsiaTheme="minorEastAsia"/>
                <w:position w:val="0"/>
                <w:lang w:val="en-US"/>
              </w:rPr>
              <w:t xml:space="preserve"> – Energy [eV], </w:t>
            </w:r>
          </w:p>
          <w:p w14:paraId="2216297C" w14:textId="7C44F928" w:rsidR="00A265C8" w:rsidRDefault="00A42FF9" w:rsidP="009839C8">
            <w:pPr>
              <w:ind w:firstLine="142"/>
              <w:jc w:val="both"/>
              <w:rPr>
                <w:rFonts w:eastAsiaTheme="minorEastAsia"/>
                <w:position w:val="0"/>
                <w:lang w:val="en-US"/>
              </w:rPr>
            </w:pP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sidR="00A265C8">
              <w:rPr>
                <w:rFonts w:eastAsiaTheme="minorEastAsia"/>
                <w:position w:val="0"/>
                <w:lang w:val="en-US"/>
              </w:rPr>
              <w:t xml:space="preserve"> – characteristic radius [A]</w:t>
            </w:r>
          </w:p>
          <w:p w14:paraId="78E92220" w14:textId="77777777" w:rsidR="00A265C8" w:rsidRDefault="00A265C8" w:rsidP="009839C8">
            <w:pPr>
              <w:ind w:firstLine="142"/>
              <w:jc w:val="both"/>
              <w:rPr>
                <w:rFonts w:eastAsiaTheme="minorEastAsia"/>
                <w:position w:val="0"/>
                <w:lang w:val="en-US"/>
              </w:rPr>
            </w:pPr>
            <w:r w:rsidRPr="00F76E45">
              <w:rPr>
                <w:rFonts w:eastAsiaTheme="minorEastAsia"/>
                <w:i/>
                <w:iCs/>
                <w:position w:val="0"/>
                <w:lang w:val="en-US"/>
              </w:rPr>
              <w:t>d</w:t>
            </w:r>
            <w:r w:rsidRPr="00791D17">
              <w:rPr>
                <w:rFonts w:eastAsiaTheme="minorEastAsia"/>
                <w:position w:val="0"/>
                <w:vertAlign w:val="subscript"/>
                <w:lang w:val="en-US"/>
              </w:rPr>
              <w:t>0</w:t>
            </w:r>
            <w:r>
              <w:rPr>
                <w:rFonts w:eastAsiaTheme="minorEastAsia"/>
                <w:position w:val="0"/>
                <w:vertAlign w:val="subscript"/>
                <w:lang w:val="en-US"/>
              </w:rPr>
              <w:t xml:space="preserve"> </w:t>
            </w:r>
            <w:r>
              <w:rPr>
                <w:rFonts w:eastAsiaTheme="minorEastAsia"/>
                <w:position w:val="0"/>
                <w:lang w:val="en-US"/>
              </w:rPr>
              <w:t>– cut-off radius [A]</w:t>
            </w:r>
          </w:p>
          <w:p w14:paraId="12D0DCC4" w14:textId="72AF17F3" w:rsidR="00A265C8" w:rsidRPr="00A265C8" w:rsidRDefault="00A265C8" w:rsidP="00A265C8">
            <w:pPr>
              <w:ind w:firstLine="142"/>
              <w:jc w:val="both"/>
              <w:rPr>
                <w:rFonts w:eastAsiaTheme="minorEastAsia"/>
                <w:position w:val="0"/>
                <w:lang w:val="en-US"/>
              </w:rPr>
            </w:pPr>
            <w:r w:rsidRPr="00F76E45">
              <w:rPr>
                <w:rFonts w:eastAsiaTheme="minorEastAsia"/>
                <w:i/>
                <w:iCs/>
                <w:position w:val="0"/>
                <w:lang w:val="en-US"/>
              </w:rPr>
              <w:t>d</w:t>
            </w:r>
            <w:r w:rsidRPr="00F76E45">
              <w:rPr>
                <w:rFonts w:eastAsiaTheme="minorEastAsia"/>
                <w:i/>
                <w:iCs/>
                <w:position w:val="0"/>
                <w:vertAlign w:val="subscript"/>
                <w:lang w:val="en-US"/>
              </w:rPr>
              <w:t>d</w:t>
            </w:r>
            <w:r>
              <w:rPr>
                <w:rFonts w:eastAsiaTheme="minorEastAsia"/>
                <w:position w:val="0"/>
                <w:lang w:val="en-US"/>
              </w:rPr>
              <w:t xml:space="preserve"> – smoothing distance [A]</w:t>
            </w:r>
          </w:p>
        </w:tc>
      </w:tr>
    </w:tbl>
    <w:p w14:paraId="7721205F" w14:textId="77777777" w:rsidR="009839C8" w:rsidRDefault="009839C8" w:rsidP="009839C8">
      <w:pPr>
        <w:ind w:firstLine="142"/>
        <w:jc w:val="both"/>
        <w:rPr>
          <w:rFonts w:eastAsiaTheme="minorEastAsia"/>
          <w:position w:val="0"/>
          <w:lang w:val="en-US"/>
        </w:rPr>
      </w:pPr>
    </w:p>
    <w:p w14:paraId="273302CD" w14:textId="26D4A29E" w:rsidR="008D3326" w:rsidRPr="008D6F52" w:rsidRDefault="008D3326" w:rsidP="00A61103">
      <w:pPr>
        <w:pStyle w:val="ListParagraph"/>
        <w:ind w:left="0"/>
        <w:jc w:val="both"/>
        <w:rPr>
          <w:position w:val="0"/>
          <w:lang w:val="en-US"/>
        </w:rPr>
      </w:pPr>
      <w:r w:rsidRPr="008D6F52">
        <w:rPr>
          <w:position w:val="0"/>
          <w:lang w:val="en-US"/>
        </w:rPr>
        <w:t>It is allowed to use a few power functions to construct a polynomial (or inverse fractions</w:t>
      </w:r>
      <w:r w:rsidR="00405C0E">
        <w:rPr>
          <w:position w:val="0"/>
          <w:lang w:val="en-US"/>
        </w:rPr>
        <w:t>,</w:t>
      </w:r>
      <w:r w:rsidRPr="008D6F52">
        <w:rPr>
          <w:position w:val="0"/>
          <w:lang w:val="en-US"/>
        </w:rPr>
        <w:t xml:space="preserve"> </w:t>
      </w:r>
      <w:r w:rsidR="00405C0E">
        <w:rPr>
          <w:position w:val="0"/>
          <w:lang w:val="en-US"/>
        </w:rPr>
        <w:t>using</w:t>
      </w:r>
      <w:r w:rsidRPr="008D6F52">
        <w:rPr>
          <w:position w:val="0"/>
          <w:lang w:val="en-US"/>
        </w:rPr>
        <w:t xml:space="preserve"> negative powers “m”, such as those used in </w:t>
      </w:r>
      <w:r w:rsidR="008D6F52" w:rsidRPr="008D6F52">
        <w:rPr>
          <w:position w:val="0"/>
        </w:rPr>
        <w:fldChar w:fldCharType="begin" w:fldLock="1"/>
      </w:r>
      <w:r w:rsidR="008D6F52" w:rsidRPr="008D6F52">
        <w:rPr>
          <w:position w:val="0"/>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8D6F52" w:rsidRPr="008D6F52">
        <w:rPr>
          <w:position w:val="0"/>
        </w:rPr>
        <w:fldChar w:fldCharType="separate"/>
      </w:r>
      <w:r w:rsidR="008D6F52" w:rsidRPr="008D6F52">
        <w:rPr>
          <w:noProof/>
          <w:position w:val="0"/>
        </w:rPr>
        <w:t>[16]</w:t>
      </w:r>
      <w:r w:rsidR="008D6F52" w:rsidRPr="008D6F52">
        <w:rPr>
          <w:position w:val="0"/>
        </w:rPr>
        <w:fldChar w:fldCharType="end"/>
      </w:r>
      <w:r w:rsidRPr="008D6F52">
        <w:rPr>
          <w:position w:val="0"/>
          <w:lang w:val="en-US"/>
        </w:rPr>
        <w:t>).</w:t>
      </w:r>
    </w:p>
    <w:p w14:paraId="3CC25765" w14:textId="7FC0EC37" w:rsidR="009839C8" w:rsidRPr="008D6F52" w:rsidRDefault="007E218E" w:rsidP="00A61103">
      <w:pPr>
        <w:pStyle w:val="ListParagraph"/>
        <w:ind w:left="0"/>
        <w:jc w:val="both"/>
        <w:rPr>
          <w:position w:val="0"/>
          <w:lang w:val="en-US"/>
        </w:rPr>
      </w:pPr>
      <w:r w:rsidRPr="008D6F52">
        <w:rPr>
          <w:position w:val="0"/>
          <w:lang w:val="en-US"/>
        </w:rPr>
        <w:t xml:space="preserve">The first line in the file must specify the parameterization name, which may be either </w:t>
      </w:r>
    </w:p>
    <w:p w14:paraId="0806FE11" w14:textId="4CA19D15" w:rsidR="007E218E" w:rsidRPr="008D6F52" w:rsidRDefault="007E218E" w:rsidP="00A61103">
      <w:pPr>
        <w:pStyle w:val="ListParagraph"/>
        <w:ind w:left="0"/>
        <w:jc w:val="both"/>
        <w:rPr>
          <w:position w:val="0"/>
          <w:lang w:val="en-US"/>
        </w:rPr>
      </w:pPr>
      <w:r w:rsidRPr="008D6F52">
        <w:rPr>
          <w:position w:val="0"/>
          <w:lang w:val="en-US"/>
        </w:rPr>
        <w:t>“General” – to specify the new format described above, or</w:t>
      </w:r>
    </w:p>
    <w:p w14:paraId="6F140FF5" w14:textId="0D7FB8DA" w:rsidR="007E218E" w:rsidRPr="008D6F52" w:rsidRDefault="007E218E" w:rsidP="00A61103">
      <w:pPr>
        <w:pStyle w:val="ListParagraph"/>
        <w:ind w:left="0"/>
        <w:jc w:val="both"/>
        <w:rPr>
          <w:position w:val="0"/>
          <w:lang w:val="en-US"/>
        </w:rPr>
      </w:pPr>
      <w:r w:rsidRPr="008D6F52">
        <w:rPr>
          <w:position w:val="0"/>
          <w:lang w:val="en-US"/>
        </w:rPr>
        <w:t>“Simple_wall” – to specify the obsolete format which includes only the inverse exponential function.</w:t>
      </w:r>
    </w:p>
    <w:p w14:paraId="0D7EC991" w14:textId="533C24D9" w:rsidR="000978D3" w:rsidRPr="008D6F52" w:rsidRDefault="000978D3" w:rsidP="00B17D48">
      <w:pPr>
        <w:pStyle w:val="ListParagraph"/>
        <w:ind w:left="0"/>
        <w:jc w:val="both"/>
        <w:rPr>
          <w:position w:val="0"/>
          <w:lang w:val="en-US"/>
        </w:rPr>
      </w:pPr>
      <w:r w:rsidRPr="008D6F52">
        <w:rPr>
          <w:position w:val="0"/>
        </w:rPr>
        <w:t xml:space="preserve">An example of the </w:t>
      </w:r>
      <w:r w:rsidR="007E218E" w:rsidRPr="008D6F52">
        <w:rPr>
          <w:position w:val="0"/>
        </w:rPr>
        <w:t xml:space="preserve">new and the </w:t>
      </w:r>
      <w:r w:rsidR="00B7410A" w:rsidRPr="008D6F52">
        <w:rPr>
          <w:position w:val="0"/>
        </w:rPr>
        <w:t xml:space="preserve">obsolete </w:t>
      </w:r>
      <w:r w:rsidRPr="008D6F52">
        <w:rPr>
          <w:position w:val="0"/>
        </w:rPr>
        <w:t>file</w:t>
      </w:r>
      <w:r w:rsidR="007E218E" w:rsidRPr="008D6F52">
        <w:rPr>
          <w:position w:val="0"/>
        </w:rPr>
        <w:t>s</w:t>
      </w:r>
      <w:r w:rsidRPr="008D6F52">
        <w:rPr>
          <w:position w:val="0"/>
        </w:rPr>
        <w:t xml:space="preserve"> </w:t>
      </w:r>
      <w:r w:rsidR="00780B26" w:rsidRPr="008D6F52">
        <w:rPr>
          <w:position w:val="0"/>
        </w:rPr>
        <w:t xml:space="preserve">containing the parameters in the same notations </w:t>
      </w:r>
      <w:r w:rsidRPr="008D6F52">
        <w:rPr>
          <w:position w:val="0"/>
        </w:rPr>
        <w:t xml:space="preserve">is shown in </w:t>
      </w:r>
      <w:r w:rsidR="001A11F7" w:rsidRPr="008D6F52">
        <w:rPr>
          <w:position w:val="0"/>
        </w:rPr>
        <w:fldChar w:fldCharType="begin"/>
      </w:r>
      <w:r w:rsidR="001A11F7" w:rsidRPr="008D6F52">
        <w:rPr>
          <w:position w:val="0"/>
        </w:rPr>
        <w:instrText xml:space="preserve"> REF _Ref71362984 \h </w:instrText>
      </w:r>
      <w:r w:rsidR="00121149" w:rsidRPr="008D6F52">
        <w:rPr>
          <w:position w:val="0"/>
        </w:rPr>
        <w:instrText xml:space="preserve"> \* MERGEFORMAT </w:instrText>
      </w:r>
      <w:r w:rsidR="001A11F7" w:rsidRPr="008D6F52">
        <w:rPr>
          <w:position w:val="0"/>
        </w:rPr>
      </w:r>
      <w:r w:rsidR="001A11F7" w:rsidRPr="008D6F52">
        <w:rPr>
          <w:position w:val="0"/>
        </w:rPr>
        <w:fldChar w:fldCharType="separate"/>
      </w:r>
      <w:r w:rsidR="000D6ACC" w:rsidRPr="008D6F52">
        <w:rPr>
          <w:position w:val="0"/>
        </w:rPr>
        <w:t xml:space="preserve">Figure </w:t>
      </w:r>
      <w:r w:rsidR="000D6ACC">
        <w:rPr>
          <w:noProof/>
          <w:position w:val="0"/>
        </w:rPr>
        <w:t>VIII</w:t>
      </w:r>
      <w:r w:rsidR="000D6ACC" w:rsidRPr="008D6F52">
        <w:rPr>
          <w:position w:val="0"/>
        </w:rPr>
        <w:t>.</w:t>
      </w:r>
      <w:r w:rsidR="000D6ACC">
        <w:rPr>
          <w:noProof/>
          <w:position w:val="0"/>
        </w:rPr>
        <w:t>19</w:t>
      </w:r>
      <w:r w:rsidR="001A11F7" w:rsidRPr="008D6F52">
        <w:rPr>
          <w:position w:val="0"/>
        </w:rPr>
        <w:fldChar w:fldCharType="end"/>
      </w:r>
      <w:r w:rsidR="001A11F7" w:rsidRPr="008D6F52">
        <w:rPr>
          <w:position w:val="0"/>
        </w:rPr>
        <w:t>.</w:t>
      </w:r>
    </w:p>
    <w:p w14:paraId="3FFE4CA1" w14:textId="703D223B" w:rsidR="000978D3" w:rsidRPr="008D6F52" w:rsidRDefault="00685E9E" w:rsidP="000978D3">
      <w:pPr>
        <w:rPr>
          <w:position w:val="0"/>
        </w:rPr>
      </w:pPr>
      <w:r>
        <w:rPr>
          <w:noProof/>
        </w:rPr>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8D6F52">
        <w:rPr>
          <w:noProof/>
          <w:position w:val="0"/>
          <w:lang w:val="en-US"/>
        </w:rPr>
        <w:t xml:space="preserve"> </w:t>
      </w:r>
      <w:r w:rsidR="000978D3" w:rsidRPr="008D6F52">
        <w:rPr>
          <w:noProof/>
          <w:position w:val="0"/>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6"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1B85CDCF" w:rsidR="000978D3" w:rsidRPr="008D6F52" w:rsidRDefault="000978D3" w:rsidP="000978D3">
      <w:pPr>
        <w:pStyle w:val="Caption"/>
        <w:rPr>
          <w:position w:val="0"/>
        </w:rPr>
      </w:pPr>
      <w:bookmarkStart w:id="40" w:name="_Ref71362984"/>
      <w:r w:rsidRPr="008D6F52">
        <w:rPr>
          <w:position w:val="0"/>
        </w:rPr>
        <w:t xml:space="preserve">Figure </w:t>
      </w:r>
      <w:r w:rsidR="00040EBD" w:rsidRPr="008D6F52">
        <w:rPr>
          <w:position w:val="0"/>
        </w:rPr>
        <w:fldChar w:fldCharType="begin"/>
      </w:r>
      <w:r w:rsidR="00040EBD" w:rsidRPr="008D6F52">
        <w:rPr>
          <w:position w:val="0"/>
        </w:rPr>
        <w:instrText xml:space="preserve"> STYLEREF 1 \s </w:instrText>
      </w:r>
      <w:r w:rsidR="00040EBD" w:rsidRPr="008D6F52">
        <w:rPr>
          <w:position w:val="0"/>
        </w:rPr>
        <w:fldChar w:fldCharType="separate"/>
      </w:r>
      <w:r w:rsidR="000D6ACC">
        <w:rPr>
          <w:noProof/>
          <w:position w:val="0"/>
        </w:rPr>
        <w:t>VIII</w:t>
      </w:r>
      <w:r w:rsidR="00040EBD" w:rsidRPr="008D6F52">
        <w:rPr>
          <w:noProof/>
          <w:position w:val="0"/>
        </w:rPr>
        <w:fldChar w:fldCharType="end"/>
      </w:r>
      <w:r w:rsidR="008F65B0" w:rsidRPr="008D6F52">
        <w:rPr>
          <w:position w:val="0"/>
        </w:rPr>
        <w:t>.</w:t>
      </w:r>
      <w:r w:rsidR="00040EBD" w:rsidRPr="008D6F52">
        <w:rPr>
          <w:position w:val="0"/>
        </w:rPr>
        <w:fldChar w:fldCharType="begin"/>
      </w:r>
      <w:r w:rsidR="00040EBD" w:rsidRPr="008D6F52">
        <w:rPr>
          <w:position w:val="0"/>
        </w:rPr>
        <w:instrText xml:space="preserve"> SEQ Figure \* ARABIC \s 1 </w:instrText>
      </w:r>
      <w:r w:rsidR="00040EBD" w:rsidRPr="008D6F52">
        <w:rPr>
          <w:position w:val="0"/>
        </w:rPr>
        <w:fldChar w:fldCharType="separate"/>
      </w:r>
      <w:r w:rsidR="000D6ACC">
        <w:rPr>
          <w:noProof/>
          <w:position w:val="0"/>
        </w:rPr>
        <w:t>19</w:t>
      </w:r>
      <w:r w:rsidR="00040EBD" w:rsidRPr="008D6F52">
        <w:rPr>
          <w:noProof/>
          <w:position w:val="0"/>
        </w:rPr>
        <w:fldChar w:fldCharType="end"/>
      </w:r>
      <w:bookmarkEnd w:id="40"/>
      <w:r w:rsidRPr="008D6F52">
        <w:rPr>
          <w:position w:val="0"/>
        </w:rPr>
        <w:t xml:space="preserve"> </w:t>
      </w:r>
      <w:r w:rsidR="009B18C8" w:rsidRPr="008D6F52">
        <w:rPr>
          <w:position w:val="0"/>
        </w:rPr>
        <w:t xml:space="preserve">Equivalent presentation of inverse exponential short-range (exponential wall) function in the new format (on the left, file C_C_TB_short.txt) and in the obsolete format (on the right, file </w:t>
      </w:r>
      <w:r w:rsidRPr="008D6F52">
        <w:rPr>
          <w:position w:val="0"/>
        </w:rPr>
        <w:t>C_C_TB_wall.txt</w:t>
      </w:r>
      <w:r w:rsidR="007E218E" w:rsidRPr="008D6F52">
        <w:rPr>
          <w:position w:val="0"/>
        </w:rPr>
        <w:t>)</w:t>
      </w:r>
      <w:r w:rsidR="007E218E" w:rsidRPr="008D6F52">
        <w:rPr>
          <w:noProof/>
          <w:position w:val="0"/>
        </w:rPr>
        <w:t>.</w:t>
      </w:r>
    </w:p>
    <w:p w14:paraId="1C04E05C" w14:textId="49A234EA" w:rsidR="007E218E" w:rsidRPr="00121149" w:rsidRDefault="007E218E" w:rsidP="007E218E">
      <w:pPr>
        <w:pStyle w:val="ListParagraph"/>
        <w:ind w:left="0"/>
        <w:jc w:val="both"/>
        <w:rPr>
          <w:position w:val="0"/>
        </w:rPr>
      </w:pPr>
      <w:r w:rsidRPr="008D6F52">
        <w:rPr>
          <w:position w:val="0"/>
        </w:rPr>
        <w:t xml:space="preserve">If the file is absent or anything else but “General” or “Simple_wall” is specified in the first line, the calculations will proceed without </w:t>
      </w:r>
      <w:r w:rsidR="006F299B">
        <w:rPr>
          <w:position w:val="0"/>
        </w:rPr>
        <w:t>an additional short-range</w:t>
      </w:r>
      <w:r w:rsidRPr="008D6F52">
        <w:rPr>
          <w:position w:val="0"/>
        </w:rPr>
        <w:t xml:space="preserve"> repulsive </w:t>
      </w:r>
      <w:r w:rsidR="006F299B">
        <w:rPr>
          <w:position w:val="0"/>
        </w:rPr>
        <w:t>potential</w:t>
      </w:r>
      <w:r w:rsidRPr="008D6F52">
        <w:rPr>
          <w:position w:val="0"/>
        </w:rPr>
        <w:t>.</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1" w:name="_Toc133150686"/>
      <w:r w:rsidRPr="00580791">
        <w:t>Unit_cell_equilibrium.txt</w:t>
      </w:r>
      <w:bookmarkEnd w:id="41"/>
    </w:p>
    <w:p w14:paraId="7C2D61E9" w14:textId="56E8A335"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0D6ACC">
        <w:t xml:space="preserve">Figure </w:t>
      </w:r>
      <w:r w:rsidR="000D6ACC">
        <w:rPr>
          <w:noProof/>
        </w:rPr>
        <w:t>VIII</w:t>
      </w:r>
      <w:r w:rsidR="000D6ACC">
        <w:t>.</w:t>
      </w:r>
      <w:r w:rsidR="000D6ACC">
        <w:rPr>
          <w:noProof/>
        </w:rPr>
        <w:t>20</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01B6B3CB" w:rsidR="00580791" w:rsidRPr="00580791" w:rsidRDefault="00580791" w:rsidP="00580791">
      <w:pPr>
        <w:pStyle w:val="Caption"/>
      </w:pPr>
      <w:bookmarkStart w:id="42" w:name="_Ref413320289"/>
      <w:r>
        <w:t xml:space="preserve">Figure </w:t>
      </w:r>
      <w:r w:rsidR="00A42FF9">
        <w:fldChar w:fldCharType="begin"/>
      </w:r>
      <w:r w:rsidR="00A42FF9">
        <w:instrText xml:space="preserve"> STYLEREF 1 \s </w:instrText>
      </w:r>
      <w:r w:rsidR="00A42FF9">
        <w:fldChar w:fldCharType="separate"/>
      </w:r>
      <w:r w:rsidR="000D6ACC">
        <w:rPr>
          <w:noProof/>
        </w:rPr>
        <w:t>VIII</w:t>
      </w:r>
      <w:r w:rsidR="00A42FF9">
        <w:rPr>
          <w:noProof/>
        </w:rPr>
        <w:fldChar w:fldCharType="end"/>
      </w:r>
      <w:r w:rsidR="008F65B0">
        <w:t>.</w:t>
      </w:r>
      <w:r w:rsidR="00A42FF9">
        <w:fldChar w:fldCharType="begin"/>
      </w:r>
      <w:r w:rsidR="00A42FF9">
        <w:instrText xml:space="preserve"> SEQ Figure \* ARABIC \s 1 </w:instrText>
      </w:r>
      <w:r w:rsidR="00A42FF9">
        <w:fldChar w:fldCharType="separate"/>
      </w:r>
      <w:r w:rsidR="000D6ACC">
        <w:rPr>
          <w:noProof/>
        </w:rPr>
        <w:t>20</w:t>
      </w:r>
      <w:r w:rsidR="00A42FF9">
        <w:rPr>
          <w:noProof/>
        </w:rPr>
        <w:fldChar w:fldCharType="end"/>
      </w:r>
      <w:bookmarkEnd w:id="42"/>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3" w:name="_Toc133150687"/>
      <w:r w:rsidRPr="00580791">
        <w:t>Unit_cell_atom_relative_coordinates.txt</w:t>
      </w:r>
      <w:bookmarkEnd w:id="43"/>
    </w:p>
    <w:p w14:paraId="77E67E97" w14:textId="42524778"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0D6ACC">
        <w:t xml:space="preserve">Figure </w:t>
      </w:r>
      <w:r w:rsidR="000D6ACC">
        <w:rPr>
          <w:noProof/>
        </w:rPr>
        <w:t>VIII</w:t>
      </w:r>
      <w:r w:rsidR="000D6ACC">
        <w:t>.</w:t>
      </w:r>
      <w:r w:rsidR="000D6ACC">
        <w:rPr>
          <w:noProof/>
        </w:rPr>
        <w:t>21</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lastRenderedPageBreak/>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12BCCB8C" w:rsidR="00580791" w:rsidRDefault="00580791" w:rsidP="00580791">
      <w:pPr>
        <w:pStyle w:val="Caption"/>
      </w:pPr>
      <w:bookmarkStart w:id="44" w:name="_Ref413320483"/>
      <w:r>
        <w:t xml:space="preserve">Figure </w:t>
      </w:r>
      <w:r w:rsidR="00A42FF9">
        <w:fldChar w:fldCharType="begin"/>
      </w:r>
      <w:r w:rsidR="00A42FF9">
        <w:instrText xml:space="preserve"> STYLEREF 1 \s </w:instrText>
      </w:r>
      <w:r w:rsidR="00A42FF9">
        <w:fldChar w:fldCharType="separate"/>
      </w:r>
      <w:r w:rsidR="000D6ACC">
        <w:rPr>
          <w:noProof/>
        </w:rPr>
        <w:t>VIII</w:t>
      </w:r>
      <w:r w:rsidR="00A42FF9">
        <w:rPr>
          <w:noProof/>
        </w:rPr>
        <w:fldChar w:fldCharType="end"/>
      </w:r>
      <w:r w:rsidR="008F65B0">
        <w:t>.</w:t>
      </w:r>
      <w:r w:rsidR="00A42FF9">
        <w:fldChar w:fldCharType="begin"/>
      </w:r>
      <w:r w:rsidR="00A42FF9">
        <w:instrText xml:space="preserve"> SEQ Figure \* ARABIC \s 1 </w:instrText>
      </w:r>
      <w:r w:rsidR="00A42FF9">
        <w:fldChar w:fldCharType="separate"/>
      </w:r>
      <w:r w:rsidR="000D6ACC">
        <w:rPr>
          <w:noProof/>
        </w:rPr>
        <w:t>21</w:t>
      </w:r>
      <w:r w:rsidR="00A42FF9">
        <w:rPr>
          <w:noProof/>
        </w:rPr>
        <w:fldChar w:fldCharType="end"/>
      </w:r>
      <w:bookmarkEnd w:id="44"/>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571A8C44" w:rsidR="00EC0BC1" w:rsidRPr="00EC70E2" w:rsidRDefault="00EC0BC1" w:rsidP="00474AF2">
      <w:pPr>
        <w:pStyle w:val="Heading3"/>
        <w:numPr>
          <w:ilvl w:val="0"/>
          <w:numId w:val="5"/>
        </w:numPr>
        <w:rPr>
          <w:color w:val="1F497D"/>
          <w:lang w:val="en-US"/>
        </w:rPr>
      </w:pPr>
      <w:bookmarkStart w:id="45" w:name="_Ref130051615"/>
      <w:bookmarkStart w:id="46" w:name="_Toc133150688"/>
      <w:r>
        <w:t xml:space="preserve">Files </w:t>
      </w:r>
      <w:r w:rsidRPr="00B91E6B">
        <w:rPr>
          <w:color w:val="1F497D"/>
        </w:rPr>
        <w:t>SAVE_supercell.dat</w:t>
      </w:r>
      <w:r w:rsidR="00EC70E2">
        <w:rPr>
          <w:color w:val="1F497D"/>
        </w:rPr>
        <w:t>,</w:t>
      </w:r>
      <w:r>
        <w:t xml:space="preserve"> </w:t>
      </w:r>
      <w:r w:rsidRPr="00B91E6B">
        <w:rPr>
          <w:color w:val="1F497D"/>
        </w:rPr>
        <w:t>SAVE_atoms.dat</w:t>
      </w:r>
      <w:r w:rsidR="00EC70E2">
        <w:rPr>
          <w:color w:val="1F497D"/>
        </w:rPr>
        <w:t xml:space="preserve"> </w:t>
      </w:r>
      <w:r w:rsidR="00EC70E2">
        <w:t xml:space="preserve">and </w:t>
      </w:r>
      <w:r w:rsidR="00EC70E2" w:rsidRPr="00B91E6B">
        <w:rPr>
          <w:color w:val="1F497D"/>
        </w:rPr>
        <w:t>SAVE_</w:t>
      </w:r>
      <w:r w:rsidR="00EC70E2">
        <w:rPr>
          <w:color w:val="1F497D"/>
        </w:rPr>
        <w:t>el_distribution</w:t>
      </w:r>
      <w:r w:rsidR="00EC70E2" w:rsidRPr="00B91E6B">
        <w:rPr>
          <w:color w:val="1F497D"/>
        </w:rPr>
        <w:t>.dat</w:t>
      </w:r>
      <w:bookmarkEnd w:id="45"/>
      <w:bookmarkEnd w:id="46"/>
      <w:r w:rsidR="00EC70E2">
        <w:rPr>
          <w:color w:val="1F497D"/>
        </w:rPr>
        <w:t xml:space="preserve"> </w:t>
      </w:r>
    </w:p>
    <w:p w14:paraId="7DE3D76F" w14:textId="60809CAB" w:rsidR="00EC0BC1" w:rsidRDefault="00EC0BC1" w:rsidP="00EC0BC1">
      <w:pPr>
        <w:jc w:val="both"/>
      </w:pPr>
      <w:r>
        <w:t xml:space="preserve">An alternative way to set initial configuration of the atoms and supercell is to have the files </w:t>
      </w:r>
      <w:r w:rsidR="00EC70E2" w:rsidRPr="00B91E6B">
        <w:rPr>
          <w:color w:val="1F497D"/>
        </w:rPr>
        <w:t>SAVE_supercell.dat</w:t>
      </w:r>
      <w:r w:rsidR="00EC70E2">
        <w:rPr>
          <w:color w:val="1F497D"/>
        </w:rPr>
        <w:t xml:space="preserve"> </w:t>
      </w:r>
      <w:r w:rsidR="00EC70E2" w:rsidRPr="00EC70E2">
        <w:t>and</w:t>
      </w:r>
      <w:r w:rsidR="00EC70E2">
        <w:t xml:space="preserve"> </w:t>
      </w:r>
      <w:r w:rsidR="00EC70E2" w:rsidRPr="00B91E6B">
        <w:rPr>
          <w:color w:val="1F497D"/>
        </w:rPr>
        <w:t>SAVE_atoms.dat</w:t>
      </w:r>
      <w:r w:rsidR="00EC70E2">
        <w:rPr>
          <w:color w:val="1F497D"/>
        </w:rPr>
        <w:t xml:space="preserve"> </w:t>
      </w:r>
      <w:r>
        <w:t>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526C734F" w14:textId="3C5FC32A" w:rsidR="00EC70E2" w:rsidRDefault="00EC70E2" w:rsidP="00154A69">
      <w:pPr>
        <w:jc w:val="both"/>
      </w:pPr>
      <w:r>
        <w:t xml:space="preserve">The file </w:t>
      </w:r>
      <w:r w:rsidRPr="00B91E6B">
        <w:rPr>
          <w:color w:val="1F497D"/>
        </w:rPr>
        <w:t>SAVE_</w:t>
      </w:r>
      <w:r>
        <w:rPr>
          <w:color w:val="1F497D"/>
        </w:rPr>
        <w:t>el_distribution</w:t>
      </w:r>
      <w:r w:rsidRPr="00B91E6B">
        <w:rPr>
          <w:color w:val="1F497D"/>
        </w:rPr>
        <w:t>.dat</w:t>
      </w:r>
      <w:r>
        <w:t xml:space="preserve"> sets the electron distribution function. It must be present in the folder</w:t>
      </w:r>
      <w:r w:rsidR="00150E12">
        <w:t>, if the given electronic distribution needs to be used (e.g., to restart calculations with exactly the same parameters)</w:t>
      </w:r>
      <w:r>
        <w:t>. In the absence of this file, the Fermi function with the given temperature will be used. This file allows to restore a nonequilibrium electronic distribution.</w:t>
      </w:r>
      <w:r w:rsidR="00953650">
        <w:t xml:space="preserve"> The presence of the file supersedes the electronic temperature given in the input file: if the file is present, this distribution is used, and the electronic temperature specified is ignored.</w:t>
      </w:r>
    </w:p>
    <w:p w14:paraId="28CCC82B" w14:textId="63E1399F"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5C1F7F5B" w:rsidR="00EC0BC1" w:rsidRDefault="00EC0BC1" w:rsidP="00EC0BC1">
      <w:r>
        <w:t xml:space="preserve">The format of the file </w:t>
      </w:r>
      <w:bookmarkStart w:id="47" w:name="OLE_LINK1"/>
      <w:bookmarkStart w:id="48"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7"/>
      <w:bookmarkEnd w:id="48"/>
      <w:r>
        <w:t>(see below).</w:t>
      </w:r>
    </w:p>
    <w:p w14:paraId="3F65B8C6" w14:textId="4483B25F" w:rsidR="00A800DD" w:rsidRDefault="00A800DD" w:rsidP="00A800DD">
      <w:pPr>
        <w:jc w:val="both"/>
      </w:pPr>
      <w:r>
        <w:t>If these file</w:t>
      </w:r>
      <w:r w:rsidR="000278DC">
        <w:t>s</w:t>
      </w:r>
      <w:r>
        <w:t xml:space="preserve"> are present, XTANT will ignore the number of unit-cells specified in the NUMERICAL_PARAMETERS file, and use the atomic coordinates and the supercell provided here.</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9" w:name="_Toc133150689"/>
      <w:r>
        <w:t>Creation of initial configuration of an amorphous material</w:t>
      </w:r>
      <w:bookmarkEnd w:id="49"/>
    </w:p>
    <w:p w14:paraId="1CA02184" w14:textId="77777777" w:rsidR="00CA2EFE" w:rsidRDefault="00CA2EFE" w:rsidP="002C6AAA">
      <w:pPr>
        <w:pStyle w:val="ListParagraph"/>
        <w:numPr>
          <w:ilvl w:val="0"/>
          <w:numId w:val="11"/>
        </w:numPr>
      </w:pPr>
      <w:r>
        <w:t>Choose a material you’d like to construct (</w:t>
      </w:r>
      <w:r w:rsidR="006121E8">
        <w:t xml:space="preserve">e.g.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lastRenderedPageBreak/>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6CF95FF" w14:textId="2CBB842D" w:rsidR="003C5C89" w:rsidRDefault="003C5C89" w:rsidP="00474AF2">
      <w:pPr>
        <w:pStyle w:val="Heading3"/>
        <w:numPr>
          <w:ilvl w:val="0"/>
          <w:numId w:val="5"/>
        </w:numPr>
        <w:rPr>
          <w:color w:val="1F497D"/>
          <w:lang w:val="en-US"/>
        </w:rPr>
      </w:pPr>
      <w:bookmarkStart w:id="50" w:name="_Toc133150690"/>
      <w:r>
        <w:rPr>
          <w:color w:val="1F497D"/>
          <w:lang w:val="en-US"/>
        </w:rPr>
        <w:t>Extended XYZ</w:t>
      </w:r>
      <w:r w:rsidR="00B307E4">
        <w:rPr>
          <w:color w:val="1F497D"/>
          <w:lang w:val="en-US"/>
        </w:rPr>
        <w:t xml:space="preserve"> files</w:t>
      </w:r>
      <w:bookmarkEnd w:id="50"/>
    </w:p>
    <w:p w14:paraId="30CA7842" w14:textId="0E09481E" w:rsidR="00B307E4" w:rsidRDefault="00B307E4" w:rsidP="00815ADA">
      <w:pPr>
        <w:jc w:val="both"/>
        <w:rPr>
          <w:lang w:val="en-US"/>
        </w:rPr>
      </w:pPr>
      <w:r>
        <w:rPr>
          <w:lang w:val="en-US"/>
        </w:rPr>
        <w:t xml:space="preserve">Another alternative way to set the initial conditions is to use a file </w:t>
      </w:r>
      <w:r w:rsidRPr="000278DC">
        <w:rPr>
          <w:color w:val="0070C0"/>
          <w:lang w:val="en-US"/>
        </w:rPr>
        <w:t>Cell.xyz</w:t>
      </w:r>
      <w:r>
        <w:rPr>
          <w:lang w:val="en-US"/>
        </w:rPr>
        <w:t>, which uses extended XYZ format</w:t>
      </w:r>
      <w:r>
        <w:rPr>
          <w:rStyle w:val="FootnoteReference"/>
          <w:lang w:val="en-US"/>
        </w:rPr>
        <w:footnoteReference w:id="20"/>
      </w:r>
      <w:r>
        <w:rPr>
          <w:lang w:val="en-US"/>
        </w:rPr>
        <w:t>, where the extended format means that instead of the comment-line, line #2 specifies important parameters not included in the simple XYZ format. The format is as follows:</w:t>
      </w:r>
    </w:p>
    <w:p w14:paraId="15205668" w14:textId="49C0328E" w:rsidR="00B307E4" w:rsidRDefault="00B307E4" w:rsidP="00B307E4">
      <w:pPr>
        <w:rPr>
          <w:lang w:val="en-US"/>
        </w:rPr>
      </w:pPr>
      <w:r>
        <w:rPr>
          <w:lang w:val="en-US"/>
        </w:rPr>
        <w:t>Line #1: number of atoms (integer)</w:t>
      </w:r>
    </w:p>
    <w:p w14:paraId="5A397DC2" w14:textId="6D604953" w:rsidR="00B307E4" w:rsidRDefault="00B307E4" w:rsidP="00B307E4">
      <w:pPr>
        <w:rPr>
          <w:lang w:val="en-US"/>
        </w:rPr>
      </w:pPr>
      <w:r>
        <w:rPr>
          <w:lang w:val="en-US"/>
        </w:rPr>
        <w:t>Line #2: Specifiers. For the usual XYZ format, the following specifie</w:t>
      </w:r>
      <w:r w:rsidR="008755F8">
        <w:rPr>
          <w:lang w:val="en-US"/>
        </w:rPr>
        <w:t>rs are needed:</w:t>
      </w:r>
    </w:p>
    <w:p w14:paraId="394865E5" w14:textId="2C699817" w:rsidR="008755F8" w:rsidRDefault="008755F8" w:rsidP="00B307E4">
      <w:pPr>
        <w:rPr>
          <w:lang w:val="en-US"/>
        </w:rPr>
      </w:pPr>
      <w:r w:rsidRPr="008755F8">
        <w:rPr>
          <w:lang w:val="en-US"/>
        </w:rPr>
        <w:t>Lattice="</w:t>
      </w:r>
      <w:r>
        <w:rPr>
          <w:lang w:val="en-US"/>
        </w:rPr>
        <w:t>ax ay az ba by bz cx cy cz</w:t>
      </w:r>
      <w:r w:rsidRPr="008755F8">
        <w:rPr>
          <w:lang w:val="en-US"/>
        </w:rPr>
        <w:t>" Properties="species:S:1:pos:R:3"</w:t>
      </w:r>
    </w:p>
    <w:p w14:paraId="69FC7009" w14:textId="7050FC9A" w:rsidR="008755F8" w:rsidRPr="00DE1228" w:rsidRDefault="008755F8" w:rsidP="00DE1228">
      <w:pPr>
        <w:pStyle w:val="ListParagraph"/>
        <w:numPr>
          <w:ilvl w:val="0"/>
          <w:numId w:val="3"/>
        </w:numPr>
        <w:rPr>
          <w:lang w:val="en-US"/>
        </w:rPr>
      </w:pPr>
      <w:r w:rsidRPr="00DE1228">
        <w:rPr>
          <w:lang w:val="en-US"/>
        </w:rPr>
        <w:t>“Lattice” sets the unit- or super-cell vectors;</w:t>
      </w:r>
    </w:p>
    <w:p w14:paraId="796A4828" w14:textId="653E5779" w:rsidR="002640D2" w:rsidRPr="00DE1228" w:rsidRDefault="008755F8" w:rsidP="00DE1228">
      <w:pPr>
        <w:pStyle w:val="ListParagraph"/>
        <w:numPr>
          <w:ilvl w:val="0"/>
          <w:numId w:val="3"/>
        </w:numPr>
        <w:rPr>
          <w:lang w:val="en-US"/>
        </w:rPr>
      </w:pPr>
      <w:r w:rsidRPr="00DE1228">
        <w:rPr>
          <w:lang w:val="en-US"/>
        </w:rPr>
        <w:t xml:space="preserve">“Properties” define in which format the next lines are specified: </w:t>
      </w:r>
    </w:p>
    <w:p w14:paraId="562E4C60" w14:textId="7656910F" w:rsidR="008755F8" w:rsidRPr="00DE1228" w:rsidRDefault="008755F8" w:rsidP="00DE1228">
      <w:pPr>
        <w:pStyle w:val="ListParagraph"/>
        <w:numPr>
          <w:ilvl w:val="4"/>
          <w:numId w:val="39"/>
        </w:numPr>
        <w:ind w:left="851"/>
        <w:jc w:val="both"/>
        <w:rPr>
          <w:lang w:val="en-US"/>
        </w:rPr>
      </w:pPr>
      <w:r w:rsidRPr="00DE1228">
        <w:rPr>
          <w:lang w:val="en-US"/>
        </w:rPr>
        <w:t xml:space="preserve">“species” indicates that </w:t>
      </w:r>
      <w:r w:rsidR="002640D2" w:rsidRPr="00DE1228">
        <w:rPr>
          <w:lang w:val="en-US"/>
        </w:rPr>
        <w:t xml:space="preserve">the first column will be defining the element type; if after the column “S” is specified, then symbol of element from the Periodic Table must be in the first column; of “I” is specified, than the index corresponding to the order in the provided chemical formula (in the INPUT file) must be in the first column. </w:t>
      </w:r>
    </w:p>
    <w:p w14:paraId="208FD1B8" w14:textId="55B270E5" w:rsidR="002640D2" w:rsidRPr="00DE1228" w:rsidRDefault="002640D2" w:rsidP="00DE1228">
      <w:pPr>
        <w:pStyle w:val="ListParagraph"/>
        <w:numPr>
          <w:ilvl w:val="4"/>
          <w:numId w:val="39"/>
        </w:numPr>
        <w:ind w:left="851"/>
        <w:jc w:val="both"/>
        <w:rPr>
          <w:lang w:val="en-US"/>
        </w:rPr>
      </w:pPr>
      <w:r w:rsidRPr="00DE1228">
        <w:rPr>
          <w:lang w:val="en-US"/>
        </w:rPr>
        <w:lastRenderedPageBreak/>
        <w:t>“pos” defines that in the next 3 columns atomic coordinates will be provided: if “R” is defined here, absolute coordinates in [Å] must be given; if “S” is specified, than relative coordinates within the supercell must be provided.</w:t>
      </w:r>
    </w:p>
    <w:p w14:paraId="7DCB1755" w14:textId="7CB18829" w:rsidR="00DE1228" w:rsidRPr="00DE1228" w:rsidRDefault="00DE1228" w:rsidP="00DE1228">
      <w:pPr>
        <w:pStyle w:val="ListParagraph"/>
        <w:numPr>
          <w:ilvl w:val="4"/>
          <w:numId w:val="39"/>
        </w:numPr>
        <w:ind w:left="851"/>
        <w:jc w:val="both"/>
        <w:rPr>
          <w:lang w:val="en-US"/>
        </w:rPr>
      </w:pPr>
      <w:r w:rsidRPr="00DE1228">
        <w:rPr>
          <w:lang w:val="en-US"/>
        </w:rPr>
        <w:t>“vel” specifier identifies that columns 5-7 will be defining atomic velocities; if “V” is defined here, absolute velocities in [Å/fs] must be given; if “S” is specified, than relative velocities within the supercell must be provided.</w:t>
      </w:r>
    </w:p>
    <w:p w14:paraId="414F49D5" w14:textId="21E9E9E5" w:rsidR="00B307E4" w:rsidRDefault="00B307E4" w:rsidP="002640D2">
      <w:pPr>
        <w:jc w:val="both"/>
        <w:rPr>
          <w:lang w:val="en-US"/>
        </w:rPr>
      </w:pPr>
      <w:r>
        <w:rPr>
          <w:lang w:val="en-US"/>
        </w:rPr>
        <w:t>Line #3 and further until the number of atoms specified in line #1: Element name or atomic type; Coordinates</w:t>
      </w:r>
      <w:r w:rsidR="00656EA4">
        <w:rPr>
          <w:lang w:val="en-US"/>
        </w:rPr>
        <w:t>.</w:t>
      </w:r>
    </w:p>
    <w:p w14:paraId="78D65D59" w14:textId="3EFEABFB" w:rsidR="00B307E4" w:rsidRDefault="00DE1228" w:rsidP="00DE1228">
      <w:pPr>
        <w:jc w:val="both"/>
        <w:rPr>
          <w:lang w:val="en-US"/>
        </w:rPr>
      </w:pPr>
      <w:r>
        <w:rPr>
          <w:lang w:val="en-US"/>
        </w:rPr>
        <w:t>In the second line, instead of the standard specifiers “Lattice” and “Properties”, the user may choose to set a random atomic arrangement with the given material density. For that, the following identifier must be used:</w:t>
      </w:r>
    </w:p>
    <w:p w14:paraId="4B1891D4" w14:textId="1A95FF99" w:rsidR="00DE1228" w:rsidRDefault="009315C7" w:rsidP="00DE1228">
      <w:pPr>
        <w:jc w:val="both"/>
        <w:rPr>
          <w:lang w:val="en-US"/>
        </w:rPr>
      </w:pPr>
      <w:r>
        <w:rPr>
          <w:lang w:val="en-US"/>
        </w:rPr>
        <w:t>“Random” (Note that it is not a part of the standard extended XYZ format, but specific to XTANT)</w:t>
      </w:r>
      <w:r w:rsidR="007B7E73">
        <w:rPr>
          <w:lang w:val="en-US"/>
        </w:rPr>
        <w:t>. If only the flag Random is set, then the unit-/super-cell will be cubic, with the size chosen to reproduce the density specified in the next lines. Alternatively, the user may set the X and Y dimensions of the supercell, while Z dimension will be chosen to reproduce the density of the material. E.g.</w:t>
      </w:r>
      <w:r w:rsidR="00BD359C">
        <w:rPr>
          <w:lang w:val="en-US"/>
        </w:rPr>
        <w:t>:</w:t>
      </w:r>
    </w:p>
    <w:p w14:paraId="61424A89" w14:textId="3AEFE0DA" w:rsidR="007B7E73" w:rsidRDefault="007B7E73" w:rsidP="00DE1228">
      <w:pPr>
        <w:jc w:val="both"/>
        <w:rPr>
          <w:lang w:val="en-US"/>
        </w:rPr>
      </w:pPr>
      <w:r>
        <w:rPr>
          <w:lang w:val="en-US"/>
        </w:rPr>
        <w:t>Random - cubic cell</w:t>
      </w:r>
    </w:p>
    <w:p w14:paraId="0A8E1730" w14:textId="561E0E6D" w:rsidR="007B7E73" w:rsidRDefault="007B7E73" w:rsidP="00DE1228">
      <w:pPr>
        <w:jc w:val="both"/>
        <w:rPr>
          <w:lang w:val="en-US"/>
        </w:rPr>
      </w:pPr>
      <w:r>
        <w:rPr>
          <w:lang w:val="en-US"/>
        </w:rPr>
        <w:t>Random=”X</w:t>
      </w:r>
      <w:r>
        <w:rPr>
          <w:lang w:val="en-US"/>
        </w:rPr>
        <w:tab/>
        <w:t>15.0</w:t>
      </w:r>
      <w:r>
        <w:rPr>
          <w:lang w:val="en-US"/>
        </w:rPr>
        <w:tab/>
        <w:t>Y</w:t>
      </w:r>
      <w:r>
        <w:rPr>
          <w:lang w:val="en-US"/>
        </w:rPr>
        <w:tab/>
        <w:t>14.0” – X dimension is set to be 15.0 Å, Y dimension is set to be 14.0 Å.</w:t>
      </w:r>
    </w:p>
    <w:p w14:paraId="5A1C407D" w14:textId="5DD859B1" w:rsidR="007B7E73" w:rsidRDefault="007B7E73" w:rsidP="00BD359C">
      <w:pPr>
        <w:spacing w:after="0"/>
        <w:jc w:val="both"/>
        <w:rPr>
          <w:lang w:val="en-US"/>
        </w:rPr>
      </w:pPr>
      <w:r>
        <w:rPr>
          <w:lang w:val="en-US"/>
        </w:rPr>
        <w:t>In this format, inside the quotation marks 4 values must be set: character “X” (or “Y”), value (real) of the supercell in the dimension specified, character “Y” (or “X”), value (real) of the supercell in the dimension specified.</w:t>
      </w:r>
    </w:p>
    <w:p w14:paraId="6CF38267" w14:textId="23F03A73" w:rsidR="009315C7" w:rsidRDefault="009315C7" w:rsidP="00BD359C">
      <w:pPr>
        <w:spacing w:after="0"/>
        <w:jc w:val="both"/>
        <w:rPr>
          <w:lang w:val="en-US"/>
        </w:rPr>
      </w:pPr>
      <w:r>
        <w:rPr>
          <w:lang w:val="en-US"/>
        </w:rPr>
        <w:t>If this specifier is used, the next lines must define the following parameters</w:t>
      </w:r>
      <w:r w:rsidR="007B7E73">
        <w:rPr>
          <w:lang w:val="en-US"/>
        </w:rPr>
        <w:t>:</w:t>
      </w:r>
    </w:p>
    <w:p w14:paraId="51FF08BF" w14:textId="6BD118F3" w:rsidR="007B7E73" w:rsidRDefault="007B7E73" w:rsidP="00BD359C">
      <w:pPr>
        <w:spacing w:after="0"/>
        <w:jc w:val="both"/>
        <w:rPr>
          <w:lang w:val="en-US"/>
        </w:rPr>
      </w:pPr>
      <w:r>
        <w:rPr>
          <w:lang w:val="en-US"/>
        </w:rPr>
        <w:t xml:space="preserve">Element name from the periodic table (character); </w:t>
      </w:r>
      <w:r w:rsidR="00A672F7">
        <w:rPr>
          <w:lang w:val="en-US"/>
        </w:rPr>
        <w:t>density (real) [g/cm</w:t>
      </w:r>
      <w:r w:rsidR="00A672F7" w:rsidRPr="00A672F7">
        <w:rPr>
          <w:vertAlign w:val="superscript"/>
          <w:lang w:val="en-US"/>
        </w:rPr>
        <w:t>3</w:t>
      </w:r>
      <w:r w:rsidR="00A672F7">
        <w:rPr>
          <w:lang w:val="en-US"/>
        </w:rPr>
        <w:t>]; number of atoms (integer)</w:t>
      </w:r>
    </w:p>
    <w:p w14:paraId="0EE2EE21" w14:textId="1FAC0D1E" w:rsidR="00A672F7" w:rsidRDefault="00A672F7" w:rsidP="00A672F7">
      <w:pPr>
        <w:spacing w:after="0"/>
        <w:jc w:val="both"/>
        <w:rPr>
          <w:lang w:val="en-US"/>
        </w:rPr>
      </w:pPr>
      <w:r>
        <w:rPr>
          <w:lang w:val="en-US"/>
        </w:rPr>
        <w:t>E.g.</w:t>
      </w:r>
      <w:r w:rsidR="00846C9A">
        <w:rPr>
          <w:lang w:val="en-US"/>
        </w:rPr>
        <w:t xml:space="preserve">, </w:t>
      </w:r>
      <w:r>
        <w:rPr>
          <w:lang w:val="en-US"/>
        </w:rPr>
        <w:t>for a single aluminum cell with 100 atoms, one should write:</w:t>
      </w:r>
    </w:p>
    <w:p w14:paraId="59E77786" w14:textId="4666C8DF" w:rsidR="00A672F7" w:rsidRDefault="00A672F7" w:rsidP="00A672F7">
      <w:pPr>
        <w:spacing w:after="0"/>
        <w:jc w:val="both"/>
        <w:rPr>
          <w:lang w:val="en-US"/>
        </w:rPr>
      </w:pPr>
      <w:r>
        <w:rPr>
          <w:lang w:val="en-US"/>
        </w:rPr>
        <w:t>Al</w:t>
      </w:r>
      <w:r>
        <w:rPr>
          <w:lang w:val="en-US"/>
        </w:rPr>
        <w:tab/>
        <w:t>2.7</w:t>
      </w:r>
      <w:r>
        <w:rPr>
          <w:lang w:val="en-US"/>
        </w:rPr>
        <w:tab/>
        <w:t>100</w:t>
      </w:r>
    </w:p>
    <w:p w14:paraId="4FB70901" w14:textId="16823C8A" w:rsidR="00A672F7" w:rsidRDefault="00A672F7" w:rsidP="00A672F7">
      <w:pPr>
        <w:spacing w:after="0"/>
        <w:jc w:val="both"/>
        <w:rPr>
          <w:lang w:val="en-US"/>
        </w:rPr>
      </w:pPr>
      <w:r>
        <w:rPr>
          <w:lang w:val="en-US"/>
        </w:rPr>
        <w:t>For a multilayer system, containing Al (100 atoms) and Cu (80 atoms) layers, the following should be set:</w:t>
      </w:r>
    </w:p>
    <w:p w14:paraId="083C1D6D" w14:textId="02769CFE" w:rsidR="00A672F7" w:rsidRDefault="00A672F7" w:rsidP="00A672F7">
      <w:pPr>
        <w:spacing w:after="0"/>
        <w:jc w:val="both"/>
        <w:rPr>
          <w:lang w:val="en-US"/>
        </w:rPr>
      </w:pPr>
      <w:r>
        <w:rPr>
          <w:lang w:val="en-US"/>
        </w:rPr>
        <w:t>Al</w:t>
      </w:r>
      <w:r>
        <w:rPr>
          <w:lang w:val="en-US"/>
        </w:rPr>
        <w:tab/>
        <w:t>2.7</w:t>
      </w:r>
      <w:r>
        <w:rPr>
          <w:lang w:val="en-US"/>
        </w:rPr>
        <w:tab/>
        <w:t>100</w:t>
      </w:r>
    </w:p>
    <w:p w14:paraId="6A37C627" w14:textId="01DA969F" w:rsidR="00A672F7" w:rsidRDefault="00A672F7" w:rsidP="00A672F7">
      <w:pPr>
        <w:spacing w:after="0"/>
        <w:jc w:val="both"/>
        <w:rPr>
          <w:lang w:val="en-US"/>
        </w:rPr>
      </w:pPr>
      <w:r>
        <w:rPr>
          <w:lang w:val="en-US"/>
        </w:rPr>
        <w:t>Cu</w:t>
      </w:r>
      <w:r>
        <w:rPr>
          <w:lang w:val="en-US"/>
        </w:rPr>
        <w:tab/>
        <w:t>8.96</w:t>
      </w:r>
      <w:r>
        <w:rPr>
          <w:lang w:val="en-US"/>
        </w:rPr>
        <w:tab/>
        <w:t>80</w:t>
      </w:r>
    </w:p>
    <w:p w14:paraId="2CAB0588" w14:textId="77777777" w:rsidR="00BD359C" w:rsidRDefault="00A672F7" w:rsidP="00CD741D">
      <w:pPr>
        <w:jc w:val="both"/>
        <w:rPr>
          <w:lang w:val="en-US"/>
        </w:rPr>
      </w:pPr>
      <w:r>
        <w:rPr>
          <w:lang w:val="en-US"/>
        </w:rPr>
        <w:t xml:space="preserve">The layers will be stacked along Z direction. </w:t>
      </w:r>
    </w:p>
    <w:p w14:paraId="1C71CC51" w14:textId="561632E3" w:rsidR="009315C7" w:rsidRDefault="00A672F7" w:rsidP="00CD741D">
      <w:pPr>
        <w:jc w:val="both"/>
        <w:rPr>
          <w:lang w:val="en-US"/>
        </w:rPr>
      </w:pPr>
      <w:r>
        <w:rPr>
          <w:lang w:val="en-US"/>
        </w:rPr>
        <w:t xml:space="preserve">The elements set in this file </w:t>
      </w:r>
      <w:r w:rsidRPr="00A672F7">
        <w:rPr>
          <w:i/>
          <w:iCs/>
          <w:lang w:val="en-US"/>
        </w:rPr>
        <w:t>must</w:t>
      </w:r>
      <w:r>
        <w:rPr>
          <w:lang w:val="en-US"/>
        </w:rPr>
        <w:t xml:space="preserve"> be included in the chemical formula set in the INPUT_MATERIAL.txt file (see above).</w:t>
      </w:r>
    </w:p>
    <w:p w14:paraId="313E7429" w14:textId="2735274E" w:rsidR="00B307E4" w:rsidRDefault="00A800DD" w:rsidP="00CD741D">
      <w:pPr>
        <w:jc w:val="both"/>
        <w:rPr>
          <w:lang w:val="en-US"/>
        </w:rPr>
      </w:pPr>
      <w:r>
        <w:rPr>
          <w:lang w:val="en-US"/>
        </w:rPr>
        <w:t>Note that the XYZ file sets a “unit cell”, and a supercell will be constructed, according to the number of images set in the NUMERICAL_PARAMETERS</w:t>
      </w:r>
      <w:r w:rsidR="000D1688">
        <w:rPr>
          <w:lang w:val="en-US"/>
        </w:rPr>
        <w:t>.txt</w:t>
      </w:r>
      <w:r>
        <w:rPr>
          <w:lang w:val="en-US"/>
        </w:rPr>
        <w:t xml:space="preserve"> file.</w:t>
      </w:r>
    </w:p>
    <w:p w14:paraId="4C126AF0" w14:textId="77222AB6" w:rsidR="00CD741D" w:rsidRDefault="0014362C" w:rsidP="00CD741D">
      <w:pPr>
        <w:jc w:val="both"/>
        <w:rPr>
          <w:lang w:val="en-US"/>
        </w:rPr>
      </w:pPr>
      <w:r>
        <w:rPr>
          <w:lang w:val="en-US"/>
        </w:rPr>
        <w:t>Note #2: s</w:t>
      </w:r>
      <w:r w:rsidR="00CD741D">
        <w:rPr>
          <w:lang w:val="en-US"/>
        </w:rPr>
        <w:t>imilar to setting a molecular in water, such random placing of atoms requires two-step relaxation: first, quenching to the ground state is required, after that, setting the required temperature (e.g., room temperature) may be done with help of Berendsen thermostat.</w:t>
      </w:r>
    </w:p>
    <w:p w14:paraId="21AB2575" w14:textId="77777777" w:rsidR="00A800DD" w:rsidRPr="00B307E4" w:rsidRDefault="00A800DD" w:rsidP="00B307E4">
      <w:pPr>
        <w:rPr>
          <w:lang w:val="en-US"/>
        </w:rPr>
      </w:pPr>
    </w:p>
    <w:p w14:paraId="4F92204D" w14:textId="343A976A" w:rsidR="00CE7888" w:rsidRPr="003A4ABF" w:rsidRDefault="00CE7888" w:rsidP="00474AF2">
      <w:pPr>
        <w:pStyle w:val="Heading3"/>
        <w:numPr>
          <w:ilvl w:val="0"/>
          <w:numId w:val="5"/>
        </w:numPr>
        <w:rPr>
          <w:color w:val="1F497D"/>
          <w:lang w:val="en-US"/>
        </w:rPr>
      </w:pPr>
      <w:bookmarkStart w:id="51" w:name="_Toc133150691"/>
      <w:r>
        <w:lastRenderedPageBreak/>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51"/>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52" w:name="_Toc133150692"/>
      <w:r>
        <w:t>Calculation of free-energy along reaction coordinate path</w:t>
      </w:r>
      <w:bookmarkEnd w:id="52"/>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585E3920"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w:t>
      </w:r>
      <w:r w:rsidR="00D54C25">
        <w:t xml:space="preserve">txt </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474AF2">
      <w:pPr>
        <w:pStyle w:val="Heading3"/>
        <w:numPr>
          <w:ilvl w:val="0"/>
          <w:numId w:val="5"/>
        </w:numPr>
      </w:pPr>
      <w:bookmarkStart w:id="53" w:name="_Toc133150693"/>
      <w:r>
        <w:t xml:space="preserve">File </w:t>
      </w:r>
      <w:r w:rsidR="000703FA">
        <w:t>[</w:t>
      </w:r>
      <w:r w:rsidR="000703FA" w:rsidRPr="00C60E9E">
        <w:rPr>
          <w:i/>
        </w:rPr>
        <w:t>Material</w:t>
      </w:r>
      <w:r w:rsidR="000703FA">
        <w:t>]</w:t>
      </w:r>
      <w:r w:rsidRPr="00895839">
        <w:t>.cdf</w:t>
      </w:r>
      <w:bookmarkEnd w:id="53"/>
    </w:p>
    <w:p w14:paraId="4D969EBF" w14:textId="1806167F"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0D6ACC">
        <w:t xml:space="preserve">Figure </w:t>
      </w:r>
      <w:r w:rsidR="000D6ACC">
        <w:rPr>
          <w:noProof/>
        </w:rPr>
        <w:t>VIII</w:t>
      </w:r>
      <w:r w:rsidR="000D6ACC">
        <w:t>.</w:t>
      </w:r>
      <w:r w:rsidR="000D6ACC">
        <w:rPr>
          <w:noProof/>
        </w:rPr>
        <w:t>22</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61B6438" w:rsidR="00895839" w:rsidRPr="00895839" w:rsidRDefault="00895839" w:rsidP="00895839">
      <w:pPr>
        <w:pStyle w:val="Caption"/>
      </w:pPr>
      <w:bookmarkStart w:id="54" w:name="_Ref413320797"/>
      <w:r>
        <w:t xml:space="preserve">Figure </w:t>
      </w:r>
      <w:r w:rsidR="00A42FF9">
        <w:fldChar w:fldCharType="begin"/>
      </w:r>
      <w:r w:rsidR="00A42FF9">
        <w:instrText xml:space="preserve"> STYLEREF 1 \s </w:instrText>
      </w:r>
      <w:r w:rsidR="00A42FF9">
        <w:fldChar w:fldCharType="separate"/>
      </w:r>
      <w:r w:rsidR="000D6ACC">
        <w:rPr>
          <w:noProof/>
        </w:rPr>
        <w:t>VIII</w:t>
      </w:r>
      <w:r w:rsidR="00A42FF9">
        <w:rPr>
          <w:noProof/>
        </w:rPr>
        <w:fldChar w:fldCharType="end"/>
      </w:r>
      <w:r w:rsidR="008F65B0">
        <w:t>.</w:t>
      </w:r>
      <w:r w:rsidR="00A42FF9">
        <w:fldChar w:fldCharType="begin"/>
      </w:r>
      <w:r w:rsidR="00A42FF9">
        <w:instrText xml:space="preserve"> SEQ Figure \* AR</w:instrText>
      </w:r>
      <w:r w:rsidR="00A42FF9">
        <w:instrText xml:space="preserve">ABIC \s 1 </w:instrText>
      </w:r>
      <w:r w:rsidR="00A42FF9">
        <w:fldChar w:fldCharType="separate"/>
      </w:r>
      <w:r w:rsidR="000D6ACC">
        <w:rPr>
          <w:noProof/>
        </w:rPr>
        <w:t>22</w:t>
      </w:r>
      <w:r w:rsidR="00A42FF9">
        <w:rPr>
          <w:noProof/>
        </w:rPr>
        <w:fldChar w:fldCharType="end"/>
      </w:r>
      <w:bookmarkEnd w:id="54"/>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2A25E4">
        <w:rPr>
          <w:rStyle w:val="FootnoteReference"/>
        </w:rPr>
        <w:footnoteReference w:id="21"/>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lastRenderedPageBreak/>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474AF2">
      <w:pPr>
        <w:pStyle w:val="Heading3"/>
        <w:numPr>
          <w:ilvl w:val="0"/>
          <w:numId w:val="5"/>
        </w:numPr>
      </w:pPr>
      <w:bookmarkStart w:id="55" w:name="_Toc133150694"/>
      <w:r>
        <w:t>File</w:t>
      </w:r>
      <w:r w:rsidR="002538EB">
        <w:t>s</w:t>
      </w:r>
      <w:r>
        <w:t xml:space="preserve"> with electron mean free paths</w:t>
      </w:r>
      <w:bookmarkEnd w:id="55"/>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xml:space="preserve">] is the ionization </w:t>
      </w:r>
      <w:r>
        <w:lastRenderedPageBreak/>
        <w:t>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474AF2">
      <w:pPr>
        <w:pStyle w:val="Heading3"/>
        <w:numPr>
          <w:ilvl w:val="0"/>
          <w:numId w:val="5"/>
        </w:numPr>
      </w:pPr>
      <w:bookmarkStart w:id="56" w:name="_Toc133150695"/>
      <w:r w:rsidRPr="00C824C0">
        <w:t>Files with photon attenuation lengths</w:t>
      </w:r>
      <w:bookmarkEnd w:id="56"/>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474AF2">
      <w:pPr>
        <w:pStyle w:val="Heading3"/>
        <w:numPr>
          <w:ilvl w:val="0"/>
          <w:numId w:val="5"/>
        </w:numPr>
      </w:pPr>
      <w:bookmarkStart w:id="57" w:name="_Toc133150696"/>
      <w:r>
        <w:t>K-points grid</w:t>
      </w:r>
      <w:bookmarkEnd w:id="57"/>
    </w:p>
    <w:p w14:paraId="7A5FDB1E" w14:textId="65DA6BBC"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0D6ACC">
        <w:t xml:space="preserve">Figure </w:t>
      </w:r>
      <w:r w:rsidR="000D6ACC">
        <w:rPr>
          <w:noProof/>
        </w:rPr>
        <w:t>VIII</w:t>
      </w:r>
      <w:r w:rsidR="000D6ACC">
        <w:t>.</w:t>
      </w:r>
      <w:r w:rsidR="000D6ACC">
        <w:rPr>
          <w:noProof/>
        </w:rPr>
        <w:t>23</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3E37D6A6" w:rsidR="00402142" w:rsidRPr="00C824C0" w:rsidRDefault="00402142" w:rsidP="00402142">
      <w:pPr>
        <w:pStyle w:val="Caption"/>
      </w:pPr>
      <w:bookmarkStart w:id="58" w:name="_Ref435220"/>
      <w:r>
        <w:t xml:space="preserve">Figure </w:t>
      </w:r>
      <w:r w:rsidR="00A42FF9">
        <w:fldChar w:fldCharType="begin"/>
      </w:r>
      <w:r w:rsidR="00A42FF9">
        <w:instrText xml:space="preserve"> STYLEREF 1 \s </w:instrText>
      </w:r>
      <w:r w:rsidR="00A42FF9">
        <w:fldChar w:fldCharType="separate"/>
      </w:r>
      <w:r w:rsidR="000D6ACC">
        <w:rPr>
          <w:noProof/>
        </w:rPr>
        <w:t>VIII</w:t>
      </w:r>
      <w:r w:rsidR="00A42FF9">
        <w:rPr>
          <w:noProof/>
        </w:rPr>
        <w:fldChar w:fldCharType="end"/>
      </w:r>
      <w:r w:rsidR="008F65B0">
        <w:t>.</w:t>
      </w:r>
      <w:r w:rsidR="00A42FF9">
        <w:fldChar w:fldCharType="begin"/>
      </w:r>
      <w:r w:rsidR="00A42FF9">
        <w:instrText xml:space="preserve"> SEQ Figure \* ARABIC \s 1 </w:instrText>
      </w:r>
      <w:r w:rsidR="00A42FF9">
        <w:fldChar w:fldCharType="separate"/>
      </w:r>
      <w:r w:rsidR="000D6ACC">
        <w:rPr>
          <w:noProof/>
        </w:rPr>
        <w:t>23</w:t>
      </w:r>
      <w:r w:rsidR="00A42FF9">
        <w:rPr>
          <w:noProof/>
        </w:rPr>
        <w:fldChar w:fldCharType="end"/>
      </w:r>
      <w:bookmarkEnd w:id="58"/>
      <w:r>
        <w:t>. Example of k_grid.dat file</w:t>
      </w:r>
    </w:p>
    <w:p w14:paraId="7D23F4E3" w14:textId="77777777" w:rsidR="002538EB" w:rsidRDefault="002538EB" w:rsidP="002C6AAA">
      <w:pPr>
        <w:pStyle w:val="Heading1"/>
        <w:numPr>
          <w:ilvl w:val="0"/>
          <w:numId w:val="29"/>
        </w:numPr>
      </w:pPr>
      <w:bookmarkStart w:id="59" w:name="_Toc133150697"/>
      <w:r>
        <w:t>Output Files</w:t>
      </w:r>
      <w:bookmarkEnd w:id="59"/>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60" w:name="_Toc133150698"/>
      <w:r w:rsidRPr="00054540">
        <w:rPr>
          <w:rFonts w:eastAsiaTheme="minorHAnsi"/>
        </w:rPr>
        <w:t>OUTPUT_Error_log.dat</w:t>
      </w:r>
      <w:bookmarkEnd w:id="60"/>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lastRenderedPageBreak/>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61" w:name="_Toc133150699"/>
      <w:r w:rsidRPr="00054540">
        <w:rPr>
          <w:rFonts w:eastAsiaTheme="minorHAnsi"/>
        </w:rPr>
        <w:t>OUTPUT_E</w:t>
      </w:r>
      <w:r>
        <w:rPr>
          <w:rFonts w:eastAsiaTheme="minorHAnsi"/>
        </w:rPr>
        <w:t>nergy</w:t>
      </w:r>
      <w:r w:rsidRPr="00054540">
        <w:rPr>
          <w:rFonts w:eastAsiaTheme="minorHAnsi"/>
        </w:rPr>
        <w:t>.dat</w:t>
      </w:r>
      <w:bookmarkEnd w:id="61"/>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5FF2908B" w:rsidR="001666AA" w:rsidRDefault="001666AA" w:rsidP="0026227C">
      <w:pPr>
        <w:jc w:val="both"/>
      </w:pPr>
      <w:r>
        <w:t>Column 1 is the nearest neighbour distance in [</w:t>
      </w:r>
      <w:r w:rsidR="00E430E1">
        <w:t>Å</w:t>
      </w:r>
      <w:r>
        <w:t>]</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94390C0" w:rsidR="001666AA" w:rsidRDefault="001666AA" w:rsidP="001666AA">
      <w:pPr>
        <w:jc w:val="both"/>
      </w:pPr>
      <w:r>
        <w:t>Column 4 is the attractive part of the energy [eV/atom]</w:t>
      </w:r>
    </w:p>
    <w:p w14:paraId="30151714" w14:textId="342D615C" w:rsidR="008C0C73" w:rsidRDefault="008C0C73" w:rsidP="001666AA">
      <w:pPr>
        <w:jc w:val="both"/>
      </w:pPr>
      <w:r>
        <w:t>Column 5 is the van der Waals contribution in [eV/atom]</w:t>
      </w:r>
    </w:p>
    <w:p w14:paraId="3EE69F81" w14:textId="3C92D3D6" w:rsidR="008C0C73" w:rsidRDefault="008C0C73" w:rsidP="008C0C73">
      <w:pPr>
        <w:jc w:val="both"/>
      </w:pPr>
      <w:r>
        <w:t>Column 6 is the ZBL potential in [eV/atom] (unused in real calculations but may be useful for creating repulsive potential or checking short-range potential)</w:t>
      </w:r>
    </w:p>
    <w:p w14:paraId="4BFCDE3D" w14:textId="77777777" w:rsidR="008C0C73" w:rsidRDefault="008C0C73" w:rsidP="001666AA">
      <w:pPr>
        <w:jc w:val="both"/>
      </w:pPr>
    </w:p>
    <w:p w14:paraId="3199D64A" w14:textId="77777777" w:rsidR="002538EB" w:rsidRDefault="002538EB" w:rsidP="002C6AAA">
      <w:pPr>
        <w:pStyle w:val="Heading2"/>
        <w:numPr>
          <w:ilvl w:val="0"/>
          <w:numId w:val="12"/>
        </w:numPr>
      </w:pPr>
      <w:bookmarkStart w:id="62" w:name="_Toc133150700"/>
      <w:r>
        <w:t>Directory OUTPUT_[</w:t>
      </w:r>
      <w:r w:rsidRPr="002538EB">
        <w:rPr>
          <w:i/>
        </w:rPr>
        <w:t>material</w:t>
      </w:r>
      <w:r>
        <w:t>]_hw=[</w:t>
      </w:r>
      <w:r w:rsidRPr="002538EB">
        <w:rPr>
          <w:i/>
        </w:rPr>
        <w:t>hw</w:t>
      </w:r>
      <w:r>
        <w:t>]_t=[</w:t>
      </w:r>
      <w:r w:rsidRPr="002538EB">
        <w:rPr>
          <w:i/>
        </w:rPr>
        <w:t>t</w:t>
      </w:r>
      <w:r>
        <w:t>]_F=[</w:t>
      </w:r>
      <w:r w:rsidRPr="002538EB">
        <w:rPr>
          <w:i/>
        </w:rPr>
        <w:t>F</w:t>
      </w:r>
      <w:r>
        <w:t>]</w:t>
      </w:r>
      <w:bookmarkEnd w:id="62"/>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0D895BBD" w:rsidR="00F47155" w:rsidRDefault="00F47155" w:rsidP="002362F3">
      <w:pPr>
        <w:jc w:val="both"/>
        <w:rPr>
          <w:lang w:val="en-US"/>
        </w:rPr>
      </w:pPr>
      <w:r>
        <w:rPr>
          <w:lang w:val="en-US"/>
        </w:rPr>
        <w:lastRenderedPageBreak/>
        <w:t>[</w:t>
      </w:r>
      <w:r w:rsidRPr="00F47155">
        <w:rPr>
          <w:i/>
          <w:lang w:val="en-US"/>
        </w:rPr>
        <w:t>Te</w:t>
      </w:r>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3" w:name="_Toc133150701"/>
      <w:r>
        <w:t>Communication</w:t>
      </w:r>
      <w:r w:rsidR="00925D8A">
        <w:t xml:space="preserve"> with the program on-the-fly</w:t>
      </w:r>
      <w:bookmarkEnd w:id="63"/>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4" w:name="_Toc133150702"/>
      <w:r>
        <w:t>Plotting:  OUTPUT_Gnuplot_all.sh</w:t>
      </w:r>
      <w:bookmarkEnd w:id="64"/>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lastRenderedPageBreak/>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078F2C73" w:rsidR="00CD07CB" w:rsidRDefault="00CD07CB" w:rsidP="00E34890">
      <w:pPr>
        <w:jc w:val="both"/>
      </w:pPr>
      <w:r>
        <w:t>OUTPUT_electron_Ce.sh – plots the heat capacity of electrons.</w:t>
      </w:r>
    </w:p>
    <w:p w14:paraId="1AA8EB08" w14:textId="0098D795" w:rsidR="00627B78" w:rsidRDefault="00627B78" w:rsidP="00E34890">
      <w:pPr>
        <w:jc w:val="both"/>
      </w:pPr>
      <w:r>
        <w:t>OUTPUT_electron_entropy.sh – plots the entropy of electrons.</w:t>
      </w:r>
    </w:p>
    <w:p w14:paraId="6C0070C8" w14:textId="763B2C54" w:rsidR="00CD07CB" w:rsidRDefault="00CD07CB" w:rsidP="00E34890">
      <w:pPr>
        <w:jc w:val="both"/>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In case nonequilibrium distributions are used, such as BO or relaxation-time approximation, also the equivalent Fermi distribution will be plotted for comparison.</w:t>
      </w:r>
    </w:p>
    <w:p w14:paraId="15A9C59D" w14:textId="0FB31CAB" w:rsidR="00B91A7B" w:rsidRPr="0013151E" w:rsidRDefault="00B91A7B" w:rsidP="00B91A7B">
      <w:pPr>
        <w:jc w:val="both"/>
        <w:rPr>
          <w:lang w:val="en-US"/>
        </w:rPr>
      </w:pPr>
      <w:r>
        <w:t>OUTPUT_electron_distribution_on_grid_Gnuplot.sh – plots the electron distribution function on the user-defined grid (</w:t>
      </w:r>
      <w:r w:rsidRPr="00B91A7B">
        <w:rPr>
          <w:i/>
          <w:iCs/>
        </w:rPr>
        <w:t>not</w:t>
      </w:r>
      <w: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lastRenderedPageBreak/>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2A25E4">
        <w:rPr>
          <w:rStyle w:val="FootnoteReference"/>
        </w:rPr>
        <w:footnoteReference w:id="22"/>
      </w:r>
      <w:r>
        <w:t xml:space="preserve">, and </w:t>
      </w:r>
      <w:r w:rsidR="00BA0664">
        <w:t xml:space="preserve">proper </w:t>
      </w:r>
      <w:r>
        <w:t>paths written in the environment variables</w:t>
      </w:r>
      <w:r w:rsidRPr="002A25E4">
        <w:rPr>
          <w:rStyle w:val="FootnoteReference"/>
        </w:rPr>
        <w:footnoteReference w:id="23"/>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5" w:name="_Toc133150703"/>
      <w:r>
        <w:t>Output d</w:t>
      </w:r>
      <w:r w:rsidR="00B900E3">
        <w:t>ata files</w:t>
      </w:r>
      <w:bookmarkEnd w:id="65"/>
    </w:p>
    <w:p w14:paraId="5C4A5771" w14:textId="7CDF27FF"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 xml:space="preserve">in the </w:t>
      </w:r>
      <w:r w:rsidR="00EC5552">
        <w:t xml:space="preserve">extended </w:t>
      </w:r>
      <w:r w:rsidR="00F4475D">
        <w:t>XYZ format.</w:t>
      </w:r>
      <w:r w:rsidR="00EC5552">
        <w:t xml:space="preserve"> The comment line is used to save the supercell vectors, which can be read by many MD visualization programs, such as OVITO</w:t>
      </w:r>
      <w:r w:rsidR="00EC5552">
        <w:rPr>
          <w:rStyle w:val="FootnoteReference"/>
        </w:rPr>
        <w:footnoteReference w:id="24"/>
      </w:r>
      <w:r w:rsidR="00EC5552">
        <w:t>.</w:t>
      </w:r>
    </w:p>
    <w:p w14:paraId="2B09810A" w14:textId="25202034"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r w:rsidR="00EC5552">
        <w:t>, which can be used to construct powder diffraction patterns by standard visualization software such as Mercury</w:t>
      </w:r>
      <w:r w:rsidR="00EC5552">
        <w:rPr>
          <w:rStyle w:val="FootnoteReference"/>
        </w:rPr>
        <w:footnoteReference w:id="25"/>
      </w:r>
      <w:r>
        <w: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lastRenderedPageBreak/>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x,x) component of the CDF</w:t>
      </w:r>
    </w:p>
    <w:p w14:paraId="4B1B163F" w14:textId="77777777" w:rsidR="0001416A" w:rsidRDefault="0001416A" w:rsidP="002C6AAA">
      <w:pPr>
        <w:pStyle w:val="ListParagraph"/>
        <w:numPr>
          <w:ilvl w:val="0"/>
          <w:numId w:val="16"/>
        </w:numPr>
        <w:jc w:val="both"/>
      </w:pPr>
      <w:r>
        <w:t>Imaginary part of the (x,x) component of the CDF</w:t>
      </w:r>
    </w:p>
    <w:p w14:paraId="69313910" w14:textId="77777777" w:rsidR="0001416A" w:rsidRDefault="0001416A" w:rsidP="002C6AAA">
      <w:pPr>
        <w:pStyle w:val="ListParagraph"/>
        <w:numPr>
          <w:ilvl w:val="0"/>
          <w:numId w:val="16"/>
        </w:numPr>
        <w:jc w:val="both"/>
      </w:pPr>
      <w:r>
        <w:t>Real part of the (y,y) component of the CDF</w:t>
      </w:r>
    </w:p>
    <w:p w14:paraId="20671446" w14:textId="77777777" w:rsidR="0001416A" w:rsidRDefault="0001416A" w:rsidP="002C6AAA">
      <w:pPr>
        <w:pStyle w:val="ListParagraph"/>
        <w:numPr>
          <w:ilvl w:val="0"/>
          <w:numId w:val="16"/>
        </w:numPr>
        <w:jc w:val="both"/>
      </w:pPr>
      <w:r>
        <w:t>Imaginary part of the (</w:t>
      </w:r>
      <w:r>
        <w:rPr>
          <w:lang w:val="en-US"/>
        </w:rPr>
        <w:t>y</w:t>
      </w:r>
      <w:r>
        <w:t>,y) component of the CDF</w:t>
      </w:r>
    </w:p>
    <w:p w14:paraId="2D8185C4" w14:textId="77777777" w:rsidR="0001416A" w:rsidRDefault="0001416A" w:rsidP="002C6AAA">
      <w:pPr>
        <w:pStyle w:val="ListParagraph"/>
        <w:numPr>
          <w:ilvl w:val="0"/>
          <w:numId w:val="16"/>
        </w:numPr>
        <w:jc w:val="both"/>
      </w:pPr>
      <w:r>
        <w:t>Real part of the (z,z) component of the CDF</w:t>
      </w:r>
    </w:p>
    <w:p w14:paraId="5CF57CDA" w14:textId="77777777" w:rsidR="0001416A" w:rsidRDefault="0001416A" w:rsidP="002C6AAA">
      <w:pPr>
        <w:pStyle w:val="ListParagraph"/>
        <w:numPr>
          <w:ilvl w:val="0"/>
          <w:numId w:val="16"/>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07275898" w:rsidR="00BA2544" w:rsidRDefault="00BA2544" w:rsidP="00242FF9">
      <w:pPr>
        <w:pStyle w:val="ListParagraph"/>
        <w:jc w:val="both"/>
      </w:pPr>
      <w:r>
        <w:lastRenderedPageBreak/>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0B7E6536" w14:textId="15C2FC41" w:rsidR="0075520D" w:rsidRDefault="0075520D" w:rsidP="0075520D">
      <w:pPr>
        <w:jc w:val="both"/>
      </w:pPr>
      <w:r w:rsidRPr="00BA2544">
        <w:rPr>
          <w:color w:val="1F497D"/>
        </w:rPr>
        <w:t>OUTPUT_electron_e</w:t>
      </w:r>
      <w:r>
        <w:rPr>
          <w:color w:val="1F497D"/>
        </w:rPr>
        <w:t>ntropy</w:t>
      </w:r>
      <w:r w:rsidRPr="00BA2544">
        <w:rPr>
          <w:color w:val="1F497D"/>
        </w:rPr>
        <w:t>.dat</w:t>
      </w:r>
      <w:r w:rsidRPr="00F4475D">
        <w:rPr>
          <w:color w:val="1F497D"/>
        </w:rPr>
        <w:t xml:space="preserve"> </w:t>
      </w:r>
      <w:r>
        <w:t>– e</w:t>
      </w:r>
      <w:r w:rsidRPr="0078081C">
        <w:t>lectro</w:t>
      </w:r>
      <w:r>
        <w:t xml:space="preserve">nic </w:t>
      </w:r>
      <w:r>
        <w:rPr>
          <w:lang w:val="en-US"/>
        </w:rPr>
        <w:t>heat capacity</w:t>
      </w:r>
      <w:r>
        <w:t xml:space="preserve">. Contains the following 3 lines: </w:t>
      </w:r>
      <w:r w:rsidRPr="0078081C">
        <w:t>Time</w:t>
      </w:r>
      <w:r>
        <w:t xml:space="preserve"> [fs]; transient electronic entropy [K/eV]; equivalent equilibrium electronic entropy [K/eV] (corresponding to Fermi-Dirac distribution, i.e. maximal possible entropy for </w:t>
      </w:r>
      <w:r w:rsidR="00427298">
        <w:t xml:space="preserve">the </w:t>
      </w:r>
      <w:r>
        <w:t>given particle and energy content).</w:t>
      </w:r>
    </w:p>
    <w:p w14:paraId="7E5441C0" w14:textId="5F24CB7F"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xml:space="preserve">. First </w:t>
      </w:r>
      <w:r w:rsidR="00397508">
        <w:t>column</w:t>
      </w:r>
      <w:r w:rsidR="009F44DC">
        <w:t xml:space="preserve"> is energy level in [eV], second </w:t>
      </w:r>
      <w:r w:rsidR="00397508">
        <w:t xml:space="preserve">column </w:t>
      </w:r>
      <w:r w:rsidR="009F44DC">
        <w:t>is distribution function</w:t>
      </w:r>
      <w:r>
        <w:t>.</w:t>
      </w:r>
      <w:r w:rsidR="009F44DC">
        <w:t xml:space="preserve"> In case nonequilibrium distributions are used, such as BO or relaxation-time approximation, there is the third </w:t>
      </w:r>
      <w:r w:rsidR="00397508">
        <w:t>column</w:t>
      </w:r>
      <w:r w:rsidR="009F44DC">
        <w:t>, containing equivalent Fermi distribution (Fermi function for equivalent or kinetic electron temperature and chemical potential).</w:t>
      </w:r>
    </w:p>
    <w:p w14:paraId="304C3CF8" w14:textId="56FDC47E" w:rsidR="004F0C5A" w:rsidRDefault="004F0C5A" w:rsidP="004F0C5A">
      <w:pPr>
        <w:jc w:val="both"/>
      </w:pPr>
      <w:r w:rsidRPr="00F4475D">
        <w:rPr>
          <w:color w:val="1F497D"/>
        </w:rPr>
        <w:t>OUTPUT_</w:t>
      </w:r>
      <w:r>
        <w:rPr>
          <w:color w:val="1F497D"/>
        </w:rPr>
        <w:t>electron_distribution_on_grid</w:t>
      </w:r>
      <w:r w:rsidRPr="00F4475D">
        <w:rPr>
          <w:color w:val="1F497D"/>
        </w:rPr>
        <w:t>.</w:t>
      </w:r>
      <w:r>
        <w:rPr>
          <w:color w:val="1F497D"/>
        </w:rPr>
        <w:t>dat</w:t>
      </w:r>
      <w:r w:rsidRPr="00F4475D">
        <w:rPr>
          <w:color w:val="1F497D"/>
        </w:rPr>
        <w:t xml:space="preserve"> </w:t>
      </w:r>
      <w:r>
        <w:t xml:space="preserve">– contains </w:t>
      </w:r>
      <w:r w:rsidR="0087330A">
        <w:t xml:space="preserve">full </w:t>
      </w:r>
      <w:r>
        <w:t>electron distribution function (energy-resolved density of electrons</w:t>
      </w:r>
      <w:r w:rsidR="0087330A">
        <w:t xml:space="preserve"> of both, low- and high-energy electrons, from Boltzmann and MC fractions</w:t>
      </w:r>
      <w:r>
        <w:t>) on the user-defined grid (</w:t>
      </w:r>
      <w:r w:rsidRPr="004F0C5A">
        <w:rPr>
          <w:i/>
          <w:iCs/>
        </w:rPr>
        <w:t>not</w:t>
      </w:r>
      <w:r>
        <w:t xml:space="preserve"> current energy levels), for each timestep separated by the double empty line. First </w:t>
      </w:r>
      <w:r w:rsidR="00397508">
        <w:t>column</w:t>
      </w:r>
      <w:r>
        <w:t xml:space="preserve"> is energy grid in [eV], second </w:t>
      </w:r>
      <w:r w:rsidR="00397508">
        <w:t xml:space="preserve">column </w:t>
      </w:r>
      <w:r>
        <w:t>is the electron density</w:t>
      </w:r>
      <w:r w:rsidR="0087330A">
        <w:t xml:space="preserve"> in [1/(V*eV)] (where V is the volume of the supercell)</w:t>
      </w:r>
      <w:r w:rsidR="00397508">
        <w:t>, the third column is the electron distribution function (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t>.</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lastRenderedPageBreak/>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GPa]</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0C6285BE" w:rsidR="00DD3504" w:rsidRDefault="00DD3504" w:rsidP="002C6AAA">
      <w:pPr>
        <w:pStyle w:val="ListParagraph"/>
        <w:numPr>
          <w:ilvl w:val="0"/>
          <w:numId w:val="10"/>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2C6AAA">
      <w:pPr>
        <w:pStyle w:val="ListParagraph"/>
        <w:numPr>
          <w:ilvl w:val="0"/>
          <w:numId w:val="10"/>
        </w:numPr>
        <w:jc w:val="both"/>
      </w:pPr>
      <w:r>
        <w:t>Kinetic a</w:t>
      </w:r>
      <w:r w:rsidR="00DD3504">
        <w:t>tomic temperature [K]</w:t>
      </w:r>
      <w:r w:rsidR="005C1CF9">
        <w:t xml:space="preserve">: first column is the average, then for each element of </w:t>
      </w:r>
      <w:r w:rsidR="00E76BFF">
        <w:t xml:space="preserve">the </w:t>
      </w:r>
      <w:r w:rsidR="005C1CF9">
        <w:t>compound</w:t>
      </w:r>
    </w:p>
    <w:p w14:paraId="3F30F298" w14:textId="739F7AD0" w:rsidR="009E31E4" w:rsidRDefault="00502704" w:rsidP="002C6AAA">
      <w:pPr>
        <w:pStyle w:val="ListParagraph"/>
        <w:numPr>
          <w:ilvl w:val="0"/>
          <w:numId w:val="10"/>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48376005" w14:textId="09C0245B" w:rsidR="006311CC" w:rsidRDefault="006311CC" w:rsidP="006311CC">
      <w:pPr>
        <w:jc w:val="both"/>
      </w:pPr>
      <w:r>
        <w:t>At each time instant</w:t>
      </w:r>
      <w:r w:rsidR="00F65193">
        <w:t xml:space="preserve"> of the simulation when output files are printed out, XTANT-3 also saves the following back up files: </w:t>
      </w:r>
      <w:r w:rsidR="00F65193" w:rsidRPr="00B91E6B">
        <w:rPr>
          <w:color w:val="1F497D"/>
        </w:rPr>
        <w:t>SAVE_</w:t>
      </w:r>
      <w:r w:rsidR="00F65193">
        <w:rPr>
          <w:color w:val="1F497D"/>
        </w:rPr>
        <w:t>atoms</w:t>
      </w:r>
      <w:r w:rsidR="00F65193" w:rsidRPr="00B91E6B">
        <w:rPr>
          <w:color w:val="1F497D"/>
        </w:rPr>
        <w:t>.dat</w:t>
      </w:r>
      <w:r w:rsidR="00F65193">
        <w:t xml:space="preserve">, </w:t>
      </w:r>
      <w:r w:rsidR="00F65193" w:rsidRPr="00B91E6B">
        <w:rPr>
          <w:color w:val="1F497D"/>
        </w:rPr>
        <w:t>SAVE_</w:t>
      </w:r>
      <w:r w:rsidR="00F65193" w:rsidRPr="00F65193">
        <w:rPr>
          <w:color w:val="1F497D"/>
        </w:rPr>
        <w:t>supercell</w:t>
      </w:r>
      <w:r w:rsidR="00F65193" w:rsidRPr="00B91E6B">
        <w:rPr>
          <w:color w:val="1F497D"/>
        </w:rPr>
        <w:t>.dat</w:t>
      </w:r>
      <w:r w:rsidR="00F65193">
        <w:t xml:space="preserve"> and </w:t>
      </w:r>
      <w:r w:rsidR="00F65193" w:rsidRPr="00B91E6B">
        <w:rPr>
          <w:color w:val="1F497D"/>
        </w:rPr>
        <w:t>SAVE_</w:t>
      </w:r>
      <w:r w:rsidR="00F65193">
        <w:rPr>
          <w:color w:val="1F497D"/>
        </w:rPr>
        <w:t>el_distribution</w:t>
      </w:r>
      <w:r w:rsidR="00F65193" w:rsidRPr="00B91E6B">
        <w:rPr>
          <w:color w:val="1F497D"/>
        </w:rPr>
        <w:t>.dat</w:t>
      </w:r>
      <w:r w:rsidR="00F65193" w:rsidRPr="00F65193">
        <w:t xml:space="preserve">. </w:t>
      </w:r>
      <w:r w:rsidR="00F65193">
        <w:t xml:space="preserve">They are consistent with the format that can be used to set initial data, as described above (section </w:t>
      </w:r>
      <w:r w:rsidR="00F65193">
        <w:fldChar w:fldCharType="begin"/>
      </w:r>
      <w:r w:rsidR="00F65193">
        <w:instrText xml:space="preserve"> REF _Ref130051615 \h </w:instrText>
      </w:r>
      <w:r w:rsidR="00F65193">
        <w:fldChar w:fldCharType="separate"/>
      </w:r>
      <w:r w:rsidR="000D6ACC">
        <w:t xml:space="preserve">Files </w:t>
      </w:r>
      <w:r w:rsidR="000D6ACC" w:rsidRPr="00B91E6B">
        <w:rPr>
          <w:color w:val="1F497D"/>
        </w:rPr>
        <w:t>SAVE_supercell.dat</w:t>
      </w:r>
      <w:r w:rsidR="000D6ACC">
        <w:rPr>
          <w:color w:val="1F497D"/>
        </w:rPr>
        <w:t>,</w:t>
      </w:r>
      <w:r w:rsidR="000D6ACC">
        <w:t xml:space="preserve"> </w:t>
      </w:r>
      <w:r w:rsidR="000D6ACC" w:rsidRPr="00B91E6B">
        <w:rPr>
          <w:color w:val="1F497D"/>
        </w:rPr>
        <w:t>SAVE_atoms.dat</w:t>
      </w:r>
      <w:r w:rsidR="000D6ACC">
        <w:rPr>
          <w:color w:val="1F497D"/>
        </w:rPr>
        <w:t xml:space="preserve"> </w:t>
      </w:r>
      <w:r w:rsidR="000D6ACC">
        <w:t xml:space="preserve">and </w:t>
      </w:r>
      <w:r w:rsidR="000D6ACC" w:rsidRPr="00B91E6B">
        <w:rPr>
          <w:color w:val="1F497D"/>
        </w:rPr>
        <w:t>SAVE_</w:t>
      </w:r>
      <w:r w:rsidR="000D6ACC">
        <w:rPr>
          <w:color w:val="1F497D"/>
        </w:rPr>
        <w:t>el_distribution</w:t>
      </w:r>
      <w:r w:rsidR="000D6ACC" w:rsidRPr="00B91E6B">
        <w:rPr>
          <w:color w:val="1F497D"/>
        </w:rPr>
        <w:t>.dat</w:t>
      </w:r>
      <w:r w:rsidR="00F65193">
        <w:fldChar w:fldCharType="end"/>
      </w:r>
      <w:r w:rsidR="00F65193">
        <w:t>). They contain the information on the atomic coordinates and velocities, supercell vectors, and electronic distribution function.</w:t>
      </w:r>
    </w:p>
    <w:p w14:paraId="53D78B22" w14:textId="77777777" w:rsidR="00F540A9" w:rsidRPr="00F540A9" w:rsidRDefault="00F540A9" w:rsidP="002C6AAA">
      <w:pPr>
        <w:pStyle w:val="Heading2"/>
        <w:numPr>
          <w:ilvl w:val="0"/>
          <w:numId w:val="12"/>
        </w:numPr>
        <w:jc w:val="both"/>
      </w:pPr>
      <w:bookmarkStart w:id="66" w:name="_Toc133150704"/>
      <w:r>
        <w:lastRenderedPageBreak/>
        <w:t>…_CONVOLVED.dat output data files</w:t>
      </w:r>
      <w:bookmarkEnd w:id="66"/>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2C6AAA">
      <w:pPr>
        <w:pStyle w:val="Heading1"/>
        <w:numPr>
          <w:ilvl w:val="0"/>
          <w:numId w:val="29"/>
        </w:numPr>
      </w:pPr>
      <w:bookmarkStart w:id="67" w:name="_Ref113545867"/>
      <w:bookmarkStart w:id="68" w:name="_Toc133150705"/>
      <w:r>
        <w:t>Post-processing</w:t>
      </w:r>
      <w:bookmarkEnd w:id="67"/>
      <w:bookmarkEnd w:id="68"/>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9" w:name="_Toc133150706"/>
      <w:r>
        <w:rPr>
          <w:rFonts w:eastAsiaTheme="minorHAnsi"/>
        </w:rPr>
        <w:t>Extracting pair correlation function</w:t>
      </w:r>
      <w:bookmarkEnd w:id="69"/>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2A25E4">
        <w:rPr>
          <w:rStyle w:val="FootnoteReference"/>
        </w:rPr>
        <w:footnoteReference w:id="26"/>
      </w:r>
      <w:r>
        <w:t>, OVITO</w:t>
      </w:r>
      <w:r w:rsidR="00DE67EB" w:rsidRPr="002A25E4">
        <w:rPr>
          <w:rStyle w:val="FootnoteReference"/>
        </w:rPr>
        <w:footnoteReference w:id="27"/>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70" w:name="_Toc133150707"/>
      <w:r w:rsidRPr="00AC57D9">
        <w:rPr>
          <w:color w:val="4F81BD" w:themeColor="accent1"/>
        </w:rPr>
        <w:t>Calculation of velocity autocorrelation and phonon spectra</w:t>
      </w:r>
      <w:bookmarkEnd w:id="70"/>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t>
      </w:r>
      <w:r w:rsidR="00382DEE">
        <w:lastRenderedPageBreak/>
        <w:t xml:space="preserve">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C97340">
      <w:pPr>
        <w:pStyle w:val="Heading2"/>
        <w:numPr>
          <w:ilvl w:val="0"/>
          <w:numId w:val="24"/>
        </w:numPr>
        <w:rPr>
          <w:color w:val="4F81BD" w:themeColor="accent1"/>
        </w:rPr>
      </w:pPr>
      <w:bookmarkStart w:id="71" w:name="_Ref71362056"/>
      <w:bookmarkStart w:id="72" w:name="_Toc133150708"/>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71"/>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72"/>
    </w:p>
    <w:p w14:paraId="0509B955" w14:textId="6CDE38B5"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rsidR="00474543">
        <w:fldChar w:fldCharType="separate"/>
      </w:r>
      <w:r w:rsidR="00C51107" w:rsidRPr="00C51107">
        <w:rPr>
          <w:noProof/>
        </w:rPr>
        <w:t>[41]</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3E8AE537"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0D6ACC">
        <w:t>VIII</w:t>
      </w:r>
      <w:r>
        <w:fldChar w:fldCharType="end"/>
      </w:r>
      <w:r>
        <w:t>.</w:t>
      </w:r>
      <w:r>
        <w:fldChar w:fldCharType="begin"/>
      </w:r>
      <w:r>
        <w:instrText xml:space="preserve"> REF _Ref113546637 \r \h </w:instrText>
      </w:r>
      <w:r>
        <w:fldChar w:fldCharType="separate"/>
      </w:r>
      <w:r w:rsidR="000D6ACC">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1DC2B2E0"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0D6ACC">
        <w:t>VIII</w:t>
      </w:r>
      <w:r w:rsidR="009A0000">
        <w:fldChar w:fldCharType="end"/>
      </w:r>
      <w:r w:rsidR="00BB13A7">
        <w:t>.</w:t>
      </w:r>
      <w:r w:rsidR="00BB13A7">
        <w:fldChar w:fldCharType="begin"/>
      </w:r>
      <w:r w:rsidR="00BB13A7">
        <w:instrText xml:space="preserve"> REF _Ref113547042 \n \h </w:instrText>
      </w:r>
      <w:r w:rsidR="00BB13A7">
        <w:fldChar w:fldCharType="separate"/>
      </w:r>
      <w:r w:rsidR="000D6ACC">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6B05E037"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0D6ACC">
        <w:t>VIII</w:t>
      </w:r>
      <w:r>
        <w:fldChar w:fldCharType="end"/>
      </w:r>
      <w:r>
        <w:t>.</w:t>
      </w:r>
      <w:r>
        <w:fldChar w:fldCharType="begin"/>
      </w:r>
      <w:r>
        <w:instrText xml:space="preserve"> REF _Ref113546637 \n \h </w:instrText>
      </w:r>
      <w:r>
        <w:fldChar w:fldCharType="separate"/>
      </w:r>
      <w:r w:rsidR="000D6ACC">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0D6ACC">
        <w:t>VIII</w:t>
      </w:r>
      <w:r w:rsidR="00DB33C5">
        <w:fldChar w:fldCharType="end"/>
      </w:r>
      <w:r w:rsidR="00DB33C5">
        <w:t>.</w:t>
      </w:r>
      <w:r w:rsidR="00DB33C5">
        <w:fldChar w:fldCharType="begin"/>
      </w:r>
      <w:r w:rsidR="00DB33C5">
        <w:instrText xml:space="preserve"> REF _Ref43995759 \n \h </w:instrText>
      </w:r>
      <w:r w:rsidR="00DB33C5">
        <w:fldChar w:fldCharType="separate"/>
      </w:r>
      <w:r w:rsidR="000D6ACC">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rsidR="00474543">
        <w:fldChar w:fldCharType="separate"/>
      </w:r>
      <w:r w:rsidR="00C51107" w:rsidRPr="00C51107">
        <w:rPr>
          <w:noProof/>
        </w:rPr>
        <w:t>[41]</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lastRenderedPageBreak/>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Electronic temperature T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GPa]</w:t>
      </w:r>
    </w:p>
    <w:p w14:paraId="5CD3A746" w14:textId="29321936" w:rsidR="00D035A4" w:rsidRDefault="00D035A4" w:rsidP="002C6AAA">
      <w:pPr>
        <w:pStyle w:val="ListParagraph"/>
        <w:numPr>
          <w:ilvl w:val="0"/>
          <w:numId w:val="31"/>
        </w:numPr>
      </w:pPr>
      <w:r>
        <w:lastRenderedPageBreak/>
        <w:t>Electronic Gruneisen parameter, defined as dP/dE in [Pa/(J/atom)]</w:t>
      </w:r>
    </w:p>
    <w:p w14:paraId="30DEF987" w14:textId="37B9125E"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DC38E8">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5]","plainTextFormattedCitation":"[45]","previouslyFormattedCitation":"[45]"},"properties":{"noteIndex":0},"schema":"https://github.com/citation-style-language/schema/raw/master/csl-citation.json"}</w:instrText>
      </w:r>
      <w:r w:rsidR="00F424C7">
        <w:fldChar w:fldCharType="separate"/>
      </w:r>
      <w:r w:rsidR="00C51107" w:rsidRPr="00C51107">
        <w:rPr>
          <w:noProof/>
        </w:rPr>
        <w:t>[45]</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EA775F">
      <w:pPr>
        <w:pStyle w:val="ListParagraph"/>
        <w:numPr>
          <w:ilvl w:val="0"/>
          <w:numId w:val="40"/>
        </w:numPr>
      </w:pPr>
      <w:r>
        <w:t>Electronic temperature Te in [K]</w:t>
      </w:r>
    </w:p>
    <w:p w14:paraId="27330945" w14:textId="1101B54E" w:rsidR="00EA775F" w:rsidRDefault="00EA775F" w:rsidP="00EA775F">
      <w:pPr>
        <w:pStyle w:val="ListParagraph"/>
        <w:numPr>
          <w:ilvl w:val="0"/>
          <w:numId w:val="40"/>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C97340">
      <w:pPr>
        <w:pStyle w:val="Heading2"/>
        <w:numPr>
          <w:ilvl w:val="0"/>
          <w:numId w:val="42"/>
        </w:numPr>
        <w:rPr>
          <w:color w:val="4F81BD" w:themeColor="accent1"/>
        </w:rPr>
      </w:pPr>
      <w:bookmarkStart w:id="73" w:name="_Toc133150709"/>
      <w:r w:rsidRPr="003C28B7">
        <w:rPr>
          <w:color w:val="4F81BD" w:themeColor="accent1"/>
        </w:rPr>
        <w:t>Extracting optical parameters for given wavelength from the spectrum</w:t>
      </w:r>
      <w:bookmarkEnd w:id="73"/>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76B7722" w:rsidR="00706F5B" w:rsidRDefault="008F65B0" w:rsidP="008F65B0">
      <w:pPr>
        <w:pStyle w:val="Caption"/>
      </w:pPr>
      <w:r>
        <w:lastRenderedPageBreak/>
        <w:t xml:space="preserve">Figure </w:t>
      </w:r>
      <w:r w:rsidR="00A42FF9">
        <w:fldChar w:fldCharType="begin"/>
      </w:r>
      <w:r w:rsidR="00A42FF9">
        <w:instrText xml:space="preserve"> STYLEREF 1 \s </w:instrText>
      </w:r>
      <w:r w:rsidR="00A42FF9">
        <w:fldChar w:fldCharType="separate"/>
      </w:r>
      <w:r w:rsidR="000D6ACC">
        <w:rPr>
          <w:noProof/>
        </w:rPr>
        <w:t>X</w:t>
      </w:r>
      <w:r w:rsidR="00A42FF9">
        <w:rPr>
          <w:noProof/>
        </w:rPr>
        <w:fldChar w:fldCharType="end"/>
      </w:r>
      <w:r>
        <w:t>.</w:t>
      </w:r>
      <w:r w:rsidR="00A42FF9">
        <w:fldChar w:fldCharType="begin"/>
      </w:r>
      <w:r w:rsidR="00A42FF9">
        <w:instrText xml:space="preserve"> SEQ Figure \* ARABIC \s 1 </w:instrText>
      </w:r>
      <w:r w:rsidR="00A42FF9">
        <w:fldChar w:fldCharType="separate"/>
      </w:r>
      <w:r w:rsidR="000D6ACC">
        <w:rPr>
          <w:noProof/>
        </w:rPr>
        <w:t>1</w:t>
      </w:r>
      <w:r w:rsidR="00A42FF9">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147DAEA6"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DC38E8">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6]","plainTextFormattedCitation":"[46]","previouslyFormattedCitation":"[46]"},"properties":{"noteIndex":0},"schema":"https://github.com/citation-style-language/schema/raw/master/csl-citation.json"}</w:instrText>
      </w:r>
      <w:r w:rsidR="0093675F">
        <w:fldChar w:fldCharType="separate"/>
      </w:r>
      <w:r w:rsidR="00C51107" w:rsidRPr="00C51107">
        <w:rPr>
          <w:noProof/>
        </w:rPr>
        <w:t>[46]</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t xml:space="preserve">time   </w:t>
      </w:r>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r w:rsidRPr="00E846CB">
        <w:t xml:space="preserve">R_p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r>
        <w:t>T_p – the first ray transmission for p-polarization</w:t>
      </w:r>
    </w:p>
    <w:p w14:paraId="7D26B486" w14:textId="77777777" w:rsidR="00E846CB" w:rsidRDefault="00E846CB" w:rsidP="002C6AAA">
      <w:pPr>
        <w:pStyle w:val="ListParagraph"/>
        <w:numPr>
          <w:ilvl w:val="0"/>
          <w:numId w:val="28"/>
        </w:numPr>
        <w:spacing w:after="0" w:line="312" w:lineRule="auto"/>
        <w:jc w:val="both"/>
      </w:pPr>
      <w:r>
        <w:t>A_p – the first ray absorption for p-polarization</w:t>
      </w:r>
    </w:p>
    <w:p w14:paraId="50E86B52" w14:textId="77777777" w:rsidR="00E846CB" w:rsidRDefault="00E846CB" w:rsidP="002C6AAA">
      <w:pPr>
        <w:pStyle w:val="ListParagraph"/>
        <w:numPr>
          <w:ilvl w:val="0"/>
          <w:numId w:val="28"/>
        </w:numPr>
        <w:spacing w:after="0" w:line="312" w:lineRule="auto"/>
        <w:jc w:val="both"/>
      </w:pPr>
      <w:r>
        <w:t>R_s_all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r w:rsidRPr="00E846CB">
        <w:t xml:space="preserve">T_s_all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r>
        <w:t>A_s_all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r>
        <w:t>R_p_all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r>
        <w:t>T_p_all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C97340">
      <w:pPr>
        <w:pStyle w:val="Heading2"/>
        <w:numPr>
          <w:ilvl w:val="0"/>
          <w:numId w:val="43"/>
        </w:numPr>
        <w:rPr>
          <w:color w:val="4F81BD" w:themeColor="accent1"/>
        </w:rPr>
      </w:pPr>
      <w:bookmarkStart w:id="74" w:name="_Toc133150710"/>
      <w:r>
        <w:rPr>
          <w:color w:val="4F81BD" w:themeColor="accent1"/>
        </w:rPr>
        <w:t>Calculation of m</w:t>
      </w:r>
      <w:r w:rsidR="00116C39">
        <w:rPr>
          <w:color w:val="4F81BD" w:themeColor="accent1"/>
        </w:rPr>
        <w:t>ass spectrum of ablation fragments</w:t>
      </w:r>
      <w:bookmarkEnd w:id="74"/>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lastRenderedPageBreak/>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5" w:name="_Toc126855679"/>
      <w:bookmarkStart w:id="76" w:name="_Toc130110006"/>
      <w:bookmarkStart w:id="77" w:name="_Toc130110062"/>
      <w:bookmarkStart w:id="78" w:name="_Toc131156223"/>
      <w:bookmarkStart w:id="79" w:name="_Toc133150711"/>
      <w:bookmarkEnd w:id="75"/>
      <w:bookmarkEnd w:id="76"/>
      <w:bookmarkEnd w:id="77"/>
      <w:bookmarkEnd w:id="78"/>
      <w:bookmarkEnd w:id="79"/>
    </w:p>
    <w:p w14:paraId="077CFE29"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80" w:name="_Toc126855680"/>
      <w:bookmarkStart w:id="81" w:name="_Toc130110007"/>
      <w:bookmarkStart w:id="82" w:name="_Toc130110063"/>
      <w:bookmarkStart w:id="83" w:name="_Toc131156224"/>
      <w:bookmarkStart w:id="84" w:name="_Toc133150712"/>
      <w:bookmarkEnd w:id="80"/>
      <w:bookmarkEnd w:id="81"/>
      <w:bookmarkEnd w:id="82"/>
      <w:bookmarkEnd w:id="83"/>
      <w:bookmarkEnd w:id="84"/>
    </w:p>
    <w:p w14:paraId="65FDC795"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85" w:name="_Toc126855681"/>
      <w:bookmarkStart w:id="86" w:name="_Toc130110008"/>
      <w:bookmarkStart w:id="87" w:name="_Toc130110064"/>
      <w:bookmarkStart w:id="88" w:name="_Toc131156225"/>
      <w:bookmarkStart w:id="89" w:name="_Toc133150713"/>
      <w:bookmarkEnd w:id="85"/>
      <w:bookmarkEnd w:id="86"/>
      <w:bookmarkEnd w:id="87"/>
      <w:bookmarkEnd w:id="88"/>
      <w:bookmarkEnd w:id="89"/>
    </w:p>
    <w:p w14:paraId="35855A57" w14:textId="20D70754" w:rsidR="00C97340" w:rsidRPr="003C28B7" w:rsidRDefault="00C97340" w:rsidP="00C97340">
      <w:pPr>
        <w:pStyle w:val="Heading2"/>
        <w:numPr>
          <w:ilvl w:val="0"/>
          <w:numId w:val="40"/>
        </w:numPr>
        <w:rPr>
          <w:color w:val="4F81BD" w:themeColor="accent1"/>
        </w:rPr>
      </w:pPr>
      <w:bookmarkStart w:id="90" w:name="_Toc133150714"/>
      <w:r>
        <w:rPr>
          <w:color w:val="4F81BD" w:themeColor="accent1"/>
        </w:rPr>
        <w:t>Calculation of electron entropy</w:t>
      </w:r>
      <w:bookmarkEnd w:id="90"/>
    </w:p>
    <w:p w14:paraId="1CE7266F" w14:textId="745DAAE9" w:rsidR="00C97340" w:rsidRDefault="004B3385" w:rsidP="00524C1E">
      <w:pPr>
        <w:spacing w:after="0" w:line="312" w:lineRule="auto"/>
        <w:jc w:val="both"/>
      </w:pPr>
      <w:r>
        <w:t xml:space="preserve">Although versions of XTANT-3 after 10.02.2023 produce output files with electronic entropy during simulation runs, legacy results may be analysed with this post-processing utility. </w:t>
      </w:r>
      <w:r w:rsidR="00C97340">
        <w:t xml:space="preserve">If the electronic distribution is printed out (file </w:t>
      </w:r>
      <w:r w:rsidR="00C97340" w:rsidRPr="00C97340">
        <w:rPr>
          <w:color w:val="1F497D" w:themeColor="text2"/>
        </w:rPr>
        <w:t>OUTPUT_electron_distribution.dat</w:t>
      </w:r>
      <w:r w:rsidR="00C97340">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209F6AE6" w:rsidR="00662F42" w:rsidRDefault="000F49E5" w:rsidP="00662F42">
      <w:pPr>
        <w:spacing w:after="0" w:line="312" w:lineRule="auto"/>
        <w:jc w:val="both"/>
      </w:pPr>
      <w:r>
        <w:t xml:space="preserve">Since equilibrium distribution </w:t>
      </w:r>
      <w:r w:rsidR="00907B21">
        <w:t>maximizes</w:t>
      </w:r>
      <w:r>
        <w:t xml:space="preserve">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gnuplot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0A7F45FD" w14:textId="4064D860" w:rsidR="00465FD4" w:rsidRDefault="00465FD4" w:rsidP="00465FD4">
      <w:pPr>
        <w:pStyle w:val="Heading2"/>
        <w:numPr>
          <w:ilvl w:val="0"/>
          <w:numId w:val="40"/>
        </w:numPr>
        <w:rPr>
          <w:color w:val="4F81BD" w:themeColor="accent1"/>
        </w:rPr>
      </w:pPr>
      <w:bookmarkStart w:id="91" w:name="_Toc133150715"/>
      <w:r>
        <w:rPr>
          <w:color w:val="4F81BD" w:themeColor="accent1"/>
        </w:rPr>
        <w:t>Analysis of electron distribution</w:t>
      </w:r>
      <w:bookmarkEnd w:id="91"/>
    </w:p>
    <w:p w14:paraId="1555A49F" w14:textId="43B0DBF1" w:rsidR="00465FD4" w:rsidRDefault="00465FD4" w:rsidP="007A772B">
      <w:pPr>
        <w:jc w:val="both"/>
      </w:pPr>
      <w:r>
        <w:t xml:space="preserve">If the distribution </w:t>
      </w:r>
      <w:r w:rsidR="007A772B">
        <w:t>function on electronic energy levels (</w:t>
      </w:r>
      <w:r w:rsidR="007A772B" w:rsidRPr="007A772B">
        <w:rPr>
          <w:color w:val="1F497D" w:themeColor="text2"/>
        </w:rPr>
        <w:t>OUTPUT_electron_distribution.dat</w:t>
      </w:r>
      <w:r w:rsidR="007A772B">
        <w:t xml:space="preserve">) or distribution </w:t>
      </w:r>
      <w:r>
        <w:t xml:space="preserve">on the grid was printed out (containing both, low-energy and high-energy electrons; file </w:t>
      </w:r>
      <w:r w:rsidRPr="00465FD4">
        <w:rPr>
          <w:color w:val="1F497D" w:themeColor="text2"/>
        </w:rPr>
        <w:t>OUTPUT_electron_distribution_on_grid.dat</w:t>
      </w:r>
      <w:r>
        <w:t xml:space="preserve">), further analysis </w:t>
      </w:r>
      <w:r w:rsidR="007A772B">
        <w:t xml:space="preserve">of those distributions </w:t>
      </w:r>
      <w:r>
        <w:t xml:space="preserve">is possible: </w:t>
      </w:r>
    </w:p>
    <w:p w14:paraId="3275E5E3" w14:textId="70011140" w:rsidR="007A772B" w:rsidRDefault="007A772B" w:rsidP="007A772B">
      <w:pPr>
        <w:pStyle w:val="ListParagraph"/>
        <w:numPr>
          <w:ilvl w:val="0"/>
          <w:numId w:val="14"/>
        </w:numPr>
        <w:jc w:val="both"/>
      </w:pPr>
      <w:r>
        <w:t>Both distributions can be averaged over time with given temporal profile (mimicking, e.g., photo- or Auger-emission from the chosen deep-shell holes)</w:t>
      </w:r>
    </w:p>
    <w:p w14:paraId="6A053BFD" w14:textId="2317F293" w:rsidR="00465FD4" w:rsidRDefault="007A772B" w:rsidP="007A772B">
      <w:pPr>
        <w:pStyle w:val="ListParagraph"/>
        <w:numPr>
          <w:ilvl w:val="0"/>
          <w:numId w:val="14"/>
        </w:numPr>
        <w:jc w:val="both"/>
      </w:pPr>
      <w:r>
        <w:t>The distribution on the grid</w:t>
      </w:r>
      <w:r w:rsidR="00465FD4">
        <w:t xml:space="preserve"> can be </w:t>
      </w:r>
      <w:r>
        <w:t xml:space="preserve">additionally </w:t>
      </w:r>
      <w:r w:rsidR="00465FD4">
        <w:t xml:space="preserve">smoothened via convolution with a gaussian function of a given width in energy space (mimicking spectral function of </w:t>
      </w:r>
      <w:r w:rsidR="00712054">
        <w:t xml:space="preserve">a </w:t>
      </w:r>
      <w:r w:rsidR="00465FD4">
        <w:t>measuring detector)</w:t>
      </w:r>
    </w:p>
    <w:p w14:paraId="68C1C6AB" w14:textId="0B650AEA" w:rsidR="00C6560D" w:rsidRDefault="00C6560D" w:rsidP="00C6560D">
      <w:pPr>
        <w:jc w:val="both"/>
      </w:pPr>
      <w:r>
        <w:t>If one of these files is not present, the analysis will automatically run only for the present file.</w:t>
      </w:r>
    </w:p>
    <w:p w14:paraId="64C58105" w14:textId="2DB38442" w:rsidR="00465FD4" w:rsidRDefault="00465FD4" w:rsidP="00D812E6">
      <w:pPr>
        <w:jc w:val="both"/>
      </w:pPr>
      <w:r>
        <w:t xml:space="preserve">The file </w:t>
      </w:r>
      <w:r w:rsidRPr="00465FD4">
        <w:rPr>
          <w:color w:val="1F497D" w:themeColor="text2"/>
        </w:rPr>
        <w:t>XTANT_el_distribution_analysis.f90</w:t>
      </w:r>
      <w:r>
        <w:t xml:space="preserve"> should be compiled into </w:t>
      </w:r>
      <w:r w:rsidR="00D812E6">
        <w:t xml:space="preserve">post-processing </w:t>
      </w:r>
      <w:r>
        <w:t xml:space="preserve">subroutine </w:t>
      </w:r>
      <w:r w:rsidRPr="00D812E6">
        <w:rPr>
          <w:color w:val="1F497D" w:themeColor="text2"/>
        </w:rPr>
        <w:t>XTANT_el_distribution_analysis.exe</w:t>
      </w:r>
      <w:r>
        <w:t xml:space="preserve">. This subroutine should be </w:t>
      </w:r>
      <w:r w:rsidR="00D812E6">
        <w:t xml:space="preserve">placed </w:t>
      </w:r>
      <w:r>
        <w:t>in the folder with the output data, and execute</w:t>
      </w:r>
      <w:r w:rsidR="00D812E6">
        <w:t>d</w:t>
      </w:r>
      <w:r>
        <w:t>.</w:t>
      </w:r>
      <w:r w:rsidR="00D812E6">
        <w:t xml:space="preserve"> To execute, it requires the input file called </w:t>
      </w:r>
      <w:r w:rsidR="00D812E6" w:rsidRPr="00D812E6">
        <w:rPr>
          <w:color w:val="1F497D" w:themeColor="text2"/>
        </w:rPr>
        <w:t>EL_DISTR.txt</w:t>
      </w:r>
      <w:r w:rsidR="00D812E6">
        <w:t xml:space="preserve"> to be placed in the same directory. This file must contain three lines with the following parameters:</w:t>
      </w:r>
    </w:p>
    <w:p w14:paraId="5AE5ACDE" w14:textId="1E9BD9B6" w:rsidR="00D812E6" w:rsidRDefault="00D812E6" w:rsidP="00D812E6">
      <w:pPr>
        <w:jc w:val="both"/>
      </w:pPr>
      <w:r>
        <w:lastRenderedPageBreak/>
        <w:t>Line #1: Energy width in [eV]. Set a negative number to exclude convolution in the energy space, if not needed.</w:t>
      </w:r>
    </w:p>
    <w:p w14:paraId="753E535C" w14:textId="258CAE48" w:rsidR="00D812E6" w:rsidRDefault="00D812E6" w:rsidP="00D812E6">
      <w:pPr>
        <w:jc w:val="both"/>
      </w:pPr>
      <w:r>
        <w:t>Line #2: File name, providing the data on the widths in time to average the distribution with; and the index of column to use in this file. Set a non-existing file name to exclude averaging in time, if not needed.</w:t>
      </w:r>
    </w:p>
    <w:p w14:paraId="2106B402" w14:textId="5BD3D3F9" w:rsidR="007A772B" w:rsidRDefault="007A772B" w:rsidP="00D812E6">
      <w:pPr>
        <w:jc w:val="both"/>
      </w:pPr>
      <w:r>
        <w:t>Line #3: Cut off for the distribution, below which the distribution is not printed (to exclude too small value, making it easier to print in log-scale, and making the output files smaller)</w:t>
      </w:r>
    </w:p>
    <w:p w14:paraId="1F20EE27" w14:textId="47A87C5B" w:rsidR="00B71536" w:rsidRDefault="00B71536" w:rsidP="00D812E6">
      <w:pPr>
        <w:jc w:val="both"/>
      </w:pPr>
      <w:r>
        <w:t>The results are printed in the</w:t>
      </w:r>
      <w:r w:rsidR="00C6560D">
        <w:t xml:space="preserve"> </w:t>
      </w:r>
      <w:r w:rsidR="00755221" w:rsidRPr="00755221">
        <w:rPr>
          <w:lang w:val="en-US"/>
        </w:rPr>
        <w:t>3</w:t>
      </w:r>
      <w:r w:rsidR="00C6560D">
        <w:t xml:space="preserve"> file</w:t>
      </w:r>
      <w:r w:rsidR="00755221">
        <w:t>s</w:t>
      </w:r>
      <w:r w:rsidR="00C6560D">
        <w:t xml:space="preserve"> for the distribution on the energy levels (and </w:t>
      </w:r>
      <w:r w:rsidR="00755221" w:rsidRPr="00755221">
        <w:rPr>
          <w:lang w:val="en-US"/>
        </w:rPr>
        <w:t>3</w:t>
      </w:r>
      <w:r w:rsidR="00C6560D">
        <w:t xml:space="preserve"> corresponding gnuplot script</w:t>
      </w:r>
      <w:r w:rsidR="00755221">
        <w:rPr>
          <w:lang w:val="en-US"/>
        </w:rPr>
        <w:t>,</w:t>
      </w:r>
      <w:r w:rsidR="00C6560D">
        <w:t xml:space="preserve"> which create </w:t>
      </w:r>
      <w:r w:rsidR="00755221">
        <w:t>2</w:t>
      </w:r>
      <w:r w:rsidR="00C6560D">
        <w:t xml:space="preserve"> png-figure</w:t>
      </w:r>
      <w:r w:rsidR="00755221">
        <w:t xml:space="preserve"> and one animated gif</w:t>
      </w:r>
      <w:r w:rsidR="00C6560D">
        <w:t>), and</w:t>
      </w:r>
      <w:r>
        <w:t xml:space="preserve"> </w:t>
      </w:r>
      <w:r w:rsidR="00222537">
        <w:t>2</w:t>
      </w:r>
      <w:r w:rsidR="008F509B">
        <w:t xml:space="preserve"> </w:t>
      </w:r>
      <w:r>
        <w:t>output files</w:t>
      </w:r>
      <w:r w:rsidR="00FE4C88">
        <w:t xml:space="preserve"> </w:t>
      </w:r>
      <w:r w:rsidR="00C6560D">
        <w:t>for distribution on the grid (</w:t>
      </w:r>
      <w:r w:rsidR="00FE4C88">
        <w:t xml:space="preserve">and </w:t>
      </w:r>
      <w:r w:rsidR="004C3B37">
        <w:t>4</w:t>
      </w:r>
      <w:r w:rsidR="00FE4C88">
        <w:t xml:space="preserve"> gnuplot scripts to create plots from these files</w:t>
      </w:r>
      <w:r w:rsidR="00C6560D">
        <w:t>)</w:t>
      </w:r>
      <w:r>
        <w:t>:</w:t>
      </w:r>
    </w:p>
    <w:p w14:paraId="01CD4A8E" w14:textId="7966753D" w:rsidR="00C6560D" w:rsidRPr="00755221" w:rsidRDefault="00C6560D" w:rsidP="008F509B">
      <w:pPr>
        <w:pStyle w:val="ListParagraph"/>
        <w:numPr>
          <w:ilvl w:val="1"/>
          <w:numId w:val="35"/>
        </w:numPr>
        <w:jc w:val="both"/>
      </w:pPr>
      <w:r w:rsidRPr="00C6560D">
        <w:rPr>
          <w:color w:val="1F497D" w:themeColor="text2"/>
        </w:rPr>
        <w:t>OUT_fe_average.dat</w:t>
      </w:r>
      <w:r>
        <w:t xml:space="preserve"> – containing the averaged distribution on the energy levels. First column is the averaged energy levels in [eV], second is the distribution function. Its corresponding gnuplot script is </w:t>
      </w:r>
      <w:r w:rsidRPr="00C6560D">
        <w:rPr>
          <w:color w:val="1F497D" w:themeColor="text2"/>
        </w:rPr>
        <w:t>OUT_fe_average</w:t>
      </w:r>
      <w:r>
        <w:rPr>
          <w:color w:val="1F497D" w:themeColor="text2"/>
        </w:rPr>
        <w:t xml:space="preserve">.cmd </w:t>
      </w:r>
      <w:r w:rsidR="000260A5" w:rsidRPr="000260A5">
        <w:t>(or</w:t>
      </w:r>
      <w:r w:rsidR="000260A5">
        <w:rPr>
          <w:color w:val="1F497D" w:themeColor="text2"/>
        </w:rPr>
        <w:t xml:space="preserve"> .sh </w:t>
      </w:r>
      <w:r w:rsidR="000260A5" w:rsidRPr="000260A5">
        <w:t>in lunix)</w:t>
      </w:r>
      <w:r w:rsidR="000260A5">
        <w:t xml:space="preserve"> </w:t>
      </w:r>
      <w:r w:rsidRPr="00C6560D">
        <w:t xml:space="preserve">and its plot is in </w:t>
      </w:r>
      <w:r w:rsidRPr="00C6560D">
        <w:rPr>
          <w:color w:val="1F497D" w:themeColor="text2"/>
        </w:rPr>
        <w:t>OUT_fe_average.</w:t>
      </w:r>
      <w:r>
        <w:rPr>
          <w:color w:val="1F497D" w:themeColor="text2"/>
        </w:rPr>
        <w:t>png.</w:t>
      </w:r>
    </w:p>
    <w:p w14:paraId="0F75B56D" w14:textId="497A95A5" w:rsidR="00755221" w:rsidRDefault="00755221" w:rsidP="008F509B">
      <w:pPr>
        <w:pStyle w:val="ListParagraph"/>
        <w:numPr>
          <w:ilvl w:val="1"/>
          <w:numId w:val="35"/>
        </w:numPr>
        <w:jc w:val="both"/>
      </w:pPr>
      <w:r w:rsidRPr="000260A5">
        <w:rPr>
          <w:color w:val="1F497D" w:themeColor="text2"/>
        </w:rPr>
        <w:t>OUT_fe_gridded.dat</w:t>
      </w:r>
      <w:r>
        <w:t xml:space="preserve"> – containing the distribution put on the grid with the step defined by the user here. First column is the energy grid in [eV], second column is the </w:t>
      </w:r>
      <w:r w:rsidR="000260A5">
        <w:t xml:space="preserve">distribution function on this grid. Its corresponding gnuplot script is </w:t>
      </w:r>
      <w:r w:rsidR="000260A5" w:rsidRPr="000260A5">
        <w:rPr>
          <w:color w:val="1F497D" w:themeColor="text2"/>
        </w:rPr>
        <w:t>OUT_fe_gridded.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0260A5">
        <w:t xml:space="preserve">, and the plot is </w:t>
      </w:r>
      <w:r w:rsidR="000260A5" w:rsidRPr="000260A5">
        <w:rPr>
          <w:color w:val="1F497D" w:themeColor="text2"/>
        </w:rPr>
        <w:t>OUT_fe_gridded.gif</w:t>
      </w:r>
      <w:r w:rsidR="000260A5">
        <w:t>.</w:t>
      </w:r>
    </w:p>
    <w:p w14:paraId="686A7C9C" w14:textId="7AA465E0" w:rsidR="00755221" w:rsidRPr="00C6560D" w:rsidRDefault="00755221" w:rsidP="008F509B">
      <w:pPr>
        <w:pStyle w:val="ListParagraph"/>
        <w:numPr>
          <w:ilvl w:val="1"/>
          <w:numId w:val="35"/>
        </w:numPr>
        <w:jc w:val="both"/>
      </w:pPr>
      <w:r w:rsidRPr="000260A5">
        <w:rPr>
          <w:color w:val="1F497D" w:themeColor="text2"/>
        </w:rPr>
        <w:t>OUT_fe_gridded_average.dat</w:t>
      </w:r>
      <w:r w:rsidR="000260A5">
        <w:t xml:space="preserve"> – containing the averaged distribution on the defined here energy grid. First column is the grid in [eV], second is the averaged distribution function. Its corresponding gnuplot script is </w:t>
      </w:r>
      <w:r w:rsidR="000260A5" w:rsidRPr="000260A5">
        <w:rPr>
          <w:color w:val="1F497D" w:themeColor="text2"/>
        </w:rPr>
        <w:t>OUT_fe_gridded_average</w:t>
      </w:r>
      <w:r w:rsidR="000260A5">
        <w:rPr>
          <w:color w:val="1F497D" w:themeColor="text2"/>
        </w:rPr>
        <w:t xml:space="preserve">.cmd </w:t>
      </w:r>
      <w:r w:rsidR="000260A5" w:rsidRPr="000260A5">
        <w:t>(or</w:t>
      </w:r>
      <w:r w:rsidR="000260A5">
        <w:rPr>
          <w:color w:val="1F497D" w:themeColor="text2"/>
        </w:rPr>
        <w:t xml:space="preserve"> .sh </w:t>
      </w:r>
      <w:r w:rsidR="000260A5" w:rsidRPr="000260A5">
        <w:t>in lunix)</w:t>
      </w:r>
      <w:r w:rsidR="000260A5">
        <w:t xml:space="preserve"> </w:t>
      </w:r>
      <w:r w:rsidR="000260A5" w:rsidRPr="00C6560D">
        <w:t xml:space="preserve">and its plot is in </w:t>
      </w:r>
      <w:r w:rsidR="000260A5" w:rsidRPr="000260A5">
        <w:rPr>
          <w:color w:val="1F497D" w:themeColor="text2"/>
        </w:rPr>
        <w:t>OUT_fe_gridded_average</w:t>
      </w:r>
      <w:r w:rsidR="000260A5" w:rsidRPr="00C6560D">
        <w:rPr>
          <w:color w:val="1F497D" w:themeColor="text2"/>
        </w:rPr>
        <w:t>.</w:t>
      </w:r>
      <w:r w:rsidR="000260A5">
        <w:rPr>
          <w:color w:val="1F497D" w:themeColor="text2"/>
        </w:rPr>
        <w:t>png.</w:t>
      </w:r>
      <w:r w:rsidR="000260A5">
        <w:t xml:space="preserve"> </w:t>
      </w:r>
    </w:p>
    <w:p w14:paraId="4ADE9676" w14:textId="1D23CF1D" w:rsidR="00B71536" w:rsidRDefault="008F509B" w:rsidP="008F509B">
      <w:pPr>
        <w:pStyle w:val="ListParagraph"/>
        <w:numPr>
          <w:ilvl w:val="1"/>
          <w:numId w:val="35"/>
        </w:numPr>
        <w:jc w:val="both"/>
      </w:pPr>
      <w:r w:rsidRPr="008F509B">
        <w:rPr>
          <w:color w:val="1F497D" w:themeColor="text2"/>
        </w:rPr>
        <w:t>OUT_el_distr_vs_time.dat</w:t>
      </w:r>
      <w:r>
        <w:t xml:space="preserve"> – containing the processed</w:t>
      </w:r>
      <w:r w:rsidR="00C27E65">
        <w:t xml:space="preserve"> electronic spectra (second column) and</w:t>
      </w:r>
      <w:r>
        <w:t xml:space="preserve"> distribution function </w:t>
      </w:r>
      <w:r w:rsidR="00C27E65">
        <w:t xml:space="preserve">(third column), both </w:t>
      </w:r>
      <w:r>
        <w:t xml:space="preserve">convolved in energy space, </w:t>
      </w:r>
      <w:r w:rsidR="00C27E65">
        <w:t>if</w:t>
      </w:r>
      <w:r>
        <w:t xml:space="preserve"> requested</w:t>
      </w:r>
      <w:r w:rsidR="00C27E65">
        <w:t>.</w:t>
      </w:r>
      <w:r>
        <w:t xml:space="preserve"> </w:t>
      </w:r>
      <w:r w:rsidR="00C27E65">
        <w:t>I</w:t>
      </w:r>
      <w:r>
        <w:t xml:space="preserve">n the same format as in the original file </w:t>
      </w:r>
      <w:r w:rsidRPr="008F509B">
        <w:rPr>
          <w:color w:val="1F497D" w:themeColor="text2"/>
        </w:rPr>
        <w:t>OUTPUT_electron_distribution_on_grid.dat</w:t>
      </w:r>
      <w:r w:rsidRPr="008F509B">
        <w:t xml:space="preserve">. </w:t>
      </w:r>
      <w:r>
        <w:t xml:space="preserve">If no convolutions are required (line 1 in </w:t>
      </w:r>
      <w:r w:rsidRPr="008F509B">
        <w:rPr>
          <w:color w:val="1F497D" w:themeColor="text2"/>
        </w:rPr>
        <w:t>EL_DISTR.txt</w:t>
      </w:r>
      <w:r>
        <w:t xml:space="preserve"> contain</w:t>
      </w:r>
      <w:r w:rsidR="00AF433C">
        <w:t>s</w:t>
      </w:r>
      <w:r>
        <w:t xml:space="preserve"> </w:t>
      </w:r>
      <w:r w:rsidR="00AF433C">
        <w:t xml:space="preserve">a </w:t>
      </w:r>
      <w:r>
        <w:t>negative number), this file is not created.</w:t>
      </w:r>
    </w:p>
    <w:p w14:paraId="23E63B4D" w14:textId="65864422" w:rsidR="00FE4C88" w:rsidRDefault="009772E5" w:rsidP="00FE4C88">
      <w:pPr>
        <w:pStyle w:val="ListParagraph"/>
        <w:jc w:val="both"/>
      </w:pPr>
      <w:r>
        <w:t xml:space="preserve">Their </w:t>
      </w:r>
      <w:r w:rsidR="00FE4C88" w:rsidRPr="000E4096">
        <w:t>corresponding gnuplot scripts</w:t>
      </w:r>
      <w:r w:rsidR="00C27E65">
        <w:t xml:space="preserve"> are</w:t>
      </w:r>
      <w:r w:rsidR="00FE4C88" w:rsidRPr="000E4096">
        <w:t>:</w:t>
      </w:r>
      <w:r w:rsidR="00FE4C88">
        <w:t xml:space="preserve"> </w:t>
      </w:r>
      <w:r w:rsidR="000E4096" w:rsidRPr="000E4096">
        <w:rPr>
          <w:color w:val="1F497D" w:themeColor="text2"/>
        </w:rPr>
        <w:t>OUT_el_distr_vs_time.cmd</w:t>
      </w:r>
      <w:r w:rsidR="000E4096">
        <w:t xml:space="preserve"> </w:t>
      </w:r>
      <w:r w:rsidR="000260A5" w:rsidRPr="000260A5">
        <w:t>(or</w:t>
      </w:r>
      <w:r w:rsidR="000260A5">
        <w:rPr>
          <w:color w:val="1F497D" w:themeColor="text2"/>
        </w:rPr>
        <w:t xml:space="preserve"> .sh </w:t>
      </w:r>
      <w:r w:rsidR="000260A5" w:rsidRPr="000260A5">
        <w:t>in lunix)</w:t>
      </w:r>
      <w:r w:rsidR="000E4096">
        <w:t xml:space="preserve">, executed </w:t>
      </w:r>
      <w:r w:rsidR="00C27E65">
        <w:t xml:space="preserve">automatically </w:t>
      </w:r>
      <w:r w:rsidR="000E4096">
        <w:t xml:space="preserve">to create an animated gif plot of the evolution of the convolved </w:t>
      </w:r>
      <w:r w:rsidR="00C27E65">
        <w:t xml:space="preserve">electronic spectrum </w:t>
      </w:r>
      <w:r w:rsidR="000E4096">
        <w:t>from the file.</w:t>
      </w:r>
      <w:r w:rsidR="00C27E65">
        <w:t xml:space="preserve"> The second file is </w:t>
      </w:r>
      <w:r w:rsidR="00C27E65" w:rsidRPr="000E4096">
        <w:rPr>
          <w:color w:val="1F497D" w:themeColor="text2"/>
        </w:rPr>
        <w:t>OUT_el_distr_vs_time</w:t>
      </w:r>
      <w:r w:rsidR="00C27E65">
        <w:rPr>
          <w:color w:val="1F497D" w:themeColor="text2"/>
        </w:rPr>
        <w:t>_norm</w:t>
      </w:r>
      <w:r w:rsidR="00C27E65" w:rsidRPr="000E4096">
        <w:rPr>
          <w:color w:val="1F497D" w:themeColor="text2"/>
        </w:rPr>
        <w:t>.cmd</w:t>
      </w:r>
      <w:r w:rsidR="00C27E65">
        <w:rPr>
          <w:color w:val="1F497D" w:themeColor="text2"/>
        </w:rPr>
        <w:t xml:space="preserve"> </w:t>
      </w:r>
      <w:r w:rsidR="00C27E65">
        <w:t>executed automatically to create an animated gif plot of the evolution of the convolved distribution function from the file</w:t>
      </w:r>
    </w:p>
    <w:p w14:paraId="2F453F56" w14:textId="0AE426E5" w:rsidR="008F509B" w:rsidRDefault="008F509B" w:rsidP="008F509B">
      <w:pPr>
        <w:pStyle w:val="ListParagraph"/>
        <w:numPr>
          <w:ilvl w:val="1"/>
          <w:numId w:val="35"/>
        </w:numPr>
        <w:jc w:val="both"/>
      </w:pPr>
      <w:r w:rsidRPr="008F509B">
        <w:rPr>
          <w:color w:val="1F497D" w:themeColor="text2"/>
        </w:rPr>
        <w:t>OUT_el_distr_average.dat</w:t>
      </w:r>
      <w:r>
        <w:t xml:space="preserve"> – containing the </w:t>
      </w:r>
      <w:r w:rsidR="00C27E65">
        <w:t xml:space="preserve">electronic spectrum (second column) and the </w:t>
      </w:r>
      <w:r>
        <w:t xml:space="preserve">distribution function </w:t>
      </w:r>
      <w:r w:rsidR="00C27E65">
        <w:t xml:space="preserve">(third column) </w:t>
      </w:r>
      <w:r>
        <w:t>averaged over time with the provided weights. If no weights were provided in a file, all weights are assumed to be =1, and the function is just averaged over time.</w:t>
      </w:r>
    </w:p>
    <w:p w14:paraId="48B22B98" w14:textId="47EFDA69" w:rsidR="000E4096" w:rsidRDefault="009772E5" w:rsidP="000E4096">
      <w:pPr>
        <w:pStyle w:val="ListParagraph"/>
        <w:jc w:val="both"/>
      </w:pPr>
      <w:r>
        <w:t>Their</w:t>
      </w:r>
      <w:r w:rsidR="000E4096" w:rsidRPr="000E4096">
        <w:t xml:space="preserve"> corresponding gnuplot scripts</w:t>
      </w:r>
      <w:r>
        <w:t xml:space="preserve"> are</w:t>
      </w:r>
      <w:r w:rsidR="000E4096" w:rsidRPr="000E4096">
        <w:t>:</w:t>
      </w:r>
      <w:r w:rsidR="000E4096">
        <w:t xml:space="preserve"> </w:t>
      </w:r>
      <w:r w:rsidR="000E4096" w:rsidRPr="000E4096">
        <w:rPr>
          <w:color w:val="1F497D" w:themeColor="text2"/>
        </w:rPr>
        <w:t>OUT_el_distr_average.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0E4096">
        <w:t xml:space="preserve">, which creates a png-plot of the time-averaged </w:t>
      </w:r>
      <w:r w:rsidR="00243FC4">
        <w:t xml:space="preserve">spectrum </w:t>
      </w:r>
      <w:r w:rsidR="000E4096">
        <w:t>from the file</w:t>
      </w:r>
      <w:r w:rsidR="00243FC4">
        <w:t xml:space="preserve">; and </w:t>
      </w:r>
      <w:r w:rsidR="00243FC4" w:rsidRPr="000E4096">
        <w:rPr>
          <w:color w:val="1F497D" w:themeColor="text2"/>
        </w:rPr>
        <w:t>OUT_el_distr_average</w:t>
      </w:r>
      <w:r w:rsidR="00243FC4">
        <w:rPr>
          <w:color w:val="1F497D" w:themeColor="text2"/>
        </w:rPr>
        <w:t>_norm</w:t>
      </w:r>
      <w:r w:rsidR="00243FC4" w:rsidRPr="000E4096">
        <w:rPr>
          <w:color w:val="1F497D" w:themeColor="text2"/>
        </w:rPr>
        <w:t>.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243FC4">
        <w:t>, which creates a png-plot of the time-averaged distribution from the file.</w:t>
      </w:r>
    </w:p>
    <w:p w14:paraId="04DFA901" w14:textId="21016504" w:rsidR="000B6E03" w:rsidRPr="00C42743" w:rsidRDefault="00702EE3" w:rsidP="00D812E6">
      <w:pPr>
        <w:jc w:val="both"/>
        <w:rPr>
          <w:lang w:val="en-US"/>
        </w:rPr>
      </w:pPr>
      <w:r>
        <w:rPr>
          <w:lang w:val="en-US"/>
        </w:rPr>
        <w:t>Note: f</w:t>
      </w:r>
      <w:r w:rsidR="000B6E03">
        <w:rPr>
          <w:lang w:val="en-US"/>
        </w:rPr>
        <w:t xml:space="preserve">iles with “fe” (constructed from the distribution on the electron levels) are best for analysis of low-energy electrons, while high-energy electrons are missing in them. Files with “disrt” (constructed from the distribution on grid) are best </w:t>
      </w:r>
      <w:r w:rsidR="00C42743">
        <w:rPr>
          <w:lang w:val="en-US"/>
        </w:rPr>
        <w:t xml:space="preserve">for analysis of high-energy electrons, whereas low-energy </w:t>
      </w:r>
      <w:r w:rsidR="00C42743">
        <w:rPr>
          <w:lang w:val="en-US"/>
        </w:rPr>
        <w:lastRenderedPageBreak/>
        <w:t>electrons may need more detailed analysis than the one used in XTANT calculations – the parameters of the grid may need to be changed, etc.</w:t>
      </w:r>
    </w:p>
    <w:p w14:paraId="611D92CD" w14:textId="3EE8D27C" w:rsidR="00D812E6" w:rsidRPr="000B6E03" w:rsidRDefault="00D812E6" w:rsidP="00D812E6">
      <w:pPr>
        <w:jc w:val="both"/>
        <w:rPr>
          <w:lang w:val="en-US"/>
        </w:rPr>
      </w:pPr>
      <w:r>
        <w:t>For example, if we want to construct the spectrum of photons emitted by the decay of L-shell holes in simulated aluminium, and measured with the detector with the spectral width of 1.5 eV, we set the following in the file:</w:t>
      </w:r>
    </w:p>
    <w:p w14:paraId="5E9A470E" w14:textId="39632666" w:rsidR="00D812E6" w:rsidRDefault="00D812E6" w:rsidP="00D812E6">
      <w:pPr>
        <w:spacing w:after="0"/>
        <w:jc w:val="both"/>
      </w:pPr>
      <w:r>
        <w:t>1.5</w:t>
      </w:r>
      <w:r>
        <w:tab/>
      </w:r>
      <w:r w:rsidR="000260A5">
        <w:t>0.5</w:t>
      </w:r>
      <w:r>
        <w:tab/>
        <w:t>! [eV] Energy convolution parameter</w:t>
      </w:r>
      <w:r w:rsidR="000260A5">
        <w:t xml:space="preserve">; [eV] energy grid for </w:t>
      </w:r>
      <w:r w:rsidR="000260A5" w:rsidRPr="000260A5">
        <w:rPr>
          <w:i/>
          <w:iCs/>
        </w:rPr>
        <w:t>f</w:t>
      </w:r>
      <w:r w:rsidR="000260A5" w:rsidRPr="000260A5">
        <w:rPr>
          <w:i/>
          <w:iCs/>
          <w:vertAlign w:val="subscript"/>
        </w:rPr>
        <w:t>e</w:t>
      </w:r>
    </w:p>
    <w:p w14:paraId="71241CB5" w14:textId="479D66ED" w:rsidR="00D812E6" w:rsidRDefault="00D812E6" w:rsidP="00D812E6">
      <w:pPr>
        <w:spacing w:after="0"/>
        <w:jc w:val="both"/>
      </w:pPr>
      <w:r>
        <w:t>OUTPUT_deep_shell_holes.dat</w:t>
      </w:r>
      <w:r>
        <w:tab/>
        <w:t>5</w:t>
      </w:r>
    </w:p>
    <w:p w14:paraId="7C826FAE" w14:textId="1BA32123" w:rsidR="00C6560D" w:rsidRPr="00465FD4" w:rsidRDefault="00C6560D" w:rsidP="00D812E6">
      <w:pPr>
        <w:spacing w:after="0"/>
        <w:jc w:val="both"/>
      </w:pPr>
      <w:r>
        <w:t>1.0e-8</w:t>
      </w:r>
      <w:r>
        <w:tab/>
      </w:r>
      <w:r>
        <w:tab/>
        <w:t>! distribution cutoff</w:t>
      </w:r>
    </w:p>
    <w:p w14:paraId="5BFBE346" w14:textId="437E4901" w:rsidR="00D812E6" w:rsidRDefault="00DC38E8" w:rsidP="00DC38E8">
      <w:pPr>
        <w:spacing w:before="240"/>
        <w:jc w:val="both"/>
      </w:pPr>
      <w:r>
        <w:t>We chose this file with the cor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Gaussian function with the width of 1.5 eV, mimicking the detector resolution. Analogous procedure was used, e.g., in Ref.</w:t>
      </w:r>
      <w:r>
        <w:fldChar w:fldCharType="begin" w:fldLock="1"/>
      </w:r>
      <w: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47]","plainTextFormattedCitation":"[47]"},"properties":{"noteIndex":0},"schema":"https://github.com/citation-style-language/schema/raw/master/csl-citation.json"}</w:instrText>
      </w:r>
      <w:r>
        <w:fldChar w:fldCharType="separate"/>
      </w:r>
      <w:r w:rsidRPr="00DC38E8">
        <w:rPr>
          <w:noProof/>
        </w:rPr>
        <w:t>[47]</w:t>
      </w:r>
      <w:r>
        <w:fldChar w:fldCharType="end"/>
      </w:r>
      <w:r>
        <w:t>.</w:t>
      </w:r>
    </w:p>
    <w:p w14:paraId="5EC3910A" w14:textId="2417250E" w:rsidR="00567D04" w:rsidRPr="00465FD4" w:rsidRDefault="004016F0" w:rsidP="00DC38E8">
      <w:pPr>
        <w:spacing w:before="240"/>
        <w:jc w:val="both"/>
      </w:pPr>
      <w:r>
        <w:t>Similarly</w:t>
      </w:r>
      <w:r w:rsidR="00567D04">
        <w:t xml:space="preserve">, a </w:t>
      </w:r>
      <w:r w:rsidR="00546B0F">
        <w:t xml:space="preserve">spectrum of emitted electrons by a </w:t>
      </w:r>
      <w:r w:rsidR="00567D04">
        <w:t>probe pulse can be constructed, setting up a file with the profile of the probe pulse (e.g.</w:t>
      </w:r>
      <w:r w:rsidR="00B63AC4">
        <w:t>,</w:t>
      </w:r>
      <w:r w:rsidR="00567D04">
        <w:t xml:space="preserve"> gaussian, centred at a given delay time).</w:t>
      </w:r>
    </w:p>
    <w:p w14:paraId="6A6343D5" w14:textId="617A923C" w:rsidR="00662F42" w:rsidRPr="00465FD4" w:rsidRDefault="00662F42" w:rsidP="00465FD4">
      <w:pPr>
        <w:pStyle w:val="ListParagraph"/>
        <w:spacing w:after="0" w:line="312" w:lineRule="auto"/>
        <w:jc w:val="both"/>
        <w:rPr>
          <w:lang w:val="en-US"/>
        </w:rPr>
      </w:pPr>
    </w:p>
    <w:p w14:paraId="07657B12" w14:textId="77777777" w:rsidR="00C02752" w:rsidRDefault="00C02752">
      <w:pPr>
        <w:rPr>
          <w:rFonts w:asciiTheme="majorHAnsi" w:eastAsiaTheme="majorEastAsia" w:hAnsiTheme="majorHAnsi" w:cstheme="majorBidi"/>
          <w:b/>
          <w:bCs/>
          <w:color w:val="365F91" w:themeColor="accent1" w:themeShade="BF"/>
          <w:sz w:val="28"/>
          <w:szCs w:val="28"/>
        </w:rPr>
      </w:pPr>
      <w:r>
        <w:br w:type="page"/>
      </w:r>
    </w:p>
    <w:p w14:paraId="6BE1C093" w14:textId="32E7F317" w:rsidR="00977088" w:rsidRDefault="00977088" w:rsidP="002C6AAA">
      <w:pPr>
        <w:pStyle w:val="Heading1"/>
        <w:numPr>
          <w:ilvl w:val="0"/>
          <w:numId w:val="29"/>
        </w:numPr>
        <w:jc w:val="both"/>
      </w:pPr>
      <w:bookmarkStart w:id="92" w:name="_Toc133150716"/>
      <w:r>
        <w:lastRenderedPageBreak/>
        <w:t>References</w:t>
      </w:r>
      <w:bookmarkEnd w:id="92"/>
    </w:p>
    <w:p w14:paraId="7A32EE3D" w14:textId="61750990" w:rsidR="00DC38E8" w:rsidRPr="00DC38E8" w:rsidRDefault="003102EF" w:rsidP="00DC38E8">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DC38E8" w:rsidRPr="00DC38E8">
        <w:rPr>
          <w:noProof/>
        </w:rPr>
        <w:t>[1]</w:t>
      </w:r>
      <w:r w:rsidR="00DC38E8" w:rsidRPr="00DC38E8">
        <w:rPr>
          <w:noProof/>
        </w:rPr>
        <w:tab/>
        <w:t>N. Medvedev, V. Tkachenko, V. Lipp, Z. Li, B. Ziaja, Various damage mechanisms in carbon and silicon materials under femtosecond x-ray irradiation, 4open. 1 (2018) 3. https://doi.org/10.1051/fopen/2018003.</w:t>
      </w:r>
    </w:p>
    <w:p w14:paraId="0EEAA45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w:t>
      </w:r>
      <w:r w:rsidRPr="00DC38E8">
        <w:rPr>
          <w:noProof/>
        </w:rPr>
        <w:tab/>
        <w:t>K.F. Garrity, K. Choudhary, Fast and Accurate Prediction of Material Properties with Three-Body Tight-Binding Model for the Periodic Table, Https://Arxiv.Org/Abs/2112.11585. (2021). https://arxiv.org/abs/2112.11585 (accessed June 3, 2022).</w:t>
      </w:r>
    </w:p>
    <w:p w14:paraId="5AAF10A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w:t>
      </w:r>
      <w:r w:rsidRPr="00DC38E8">
        <w:rPr>
          <w:noProof/>
        </w:rPr>
        <w:tab/>
        <w:t>J. Jenke, A.N. Ladines, T. Hammerschmidt, D.G. Pettifor, R. Drautz, Tight-binding bond parameters for dimers across the periodic table from density-functional theory, Phys. Rev. Mater. 5 (2021) 23801. https://doi.org/10.1103/PhysRevMaterials.5.023801.</w:t>
      </w:r>
    </w:p>
    <w:p w14:paraId="091E538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w:t>
      </w:r>
      <w:r w:rsidRPr="00DC38E8">
        <w:rPr>
          <w:noProof/>
        </w:rPr>
        <w:tab/>
        <w:t>D. Porezag, T. Frauenheim, T. Köhler, G. Seifert, R. Kaschner, Construction of tight-binding-like potentials on the basis of density-functional theory: Application to carbon, Phys. Rev. B. 51 (1995) 12947–12957. https://doi.org/10.1103/PhysRevB.51.12947.</w:t>
      </w:r>
    </w:p>
    <w:p w14:paraId="6B76FD6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5]</w:t>
      </w:r>
      <w:r w:rsidRPr="00DC38E8">
        <w:rPr>
          <w:noProof/>
        </w:rPr>
        <w:tab/>
        <w:t>P. Pracht, E. Caldeweyher, S. Ehlert, S. Grimme, A Robust Non-Self-Consistent Tight-Binding Quantum Chemistry Method for large Molecules, (2019). https://doi.org/10.26434/CHEMRXIV.8326202.V1.</w:t>
      </w:r>
    </w:p>
    <w:p w14:paraId="4EE3CAA1"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6]</w:t>
      </w:r>
      <w:r w:rsidRPr="00DC38E8">
        <w:rPr>
          <w:noProof/>
        </w:rPr>
        <w:tab/>
        <w:t>R.H. Ritchie, A. Howie, Electron excitation and the optical potential in electron microscopy, Philos. Mag. 36 (1977) 463–481. https://doi.org/10.1080/14786437708244948.</w:t>
      </w:r>
    </w:p>
    <w:p w14:paraId="13E17282"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7]</w:t>
      </w:r>
      <w:r w:rsidRPr="00DC38E8">
        <w:rPr>
          <w:noProof/>
        </w:rPr>
        <w:tab/>
        <w:t>N. Medvedev, Modeling ultrafast electronic processes in solids excited by femtosecond VUV-XUV laser Pulse, AIP Conf. Proc. 582 (2012) 582–592. https://doi.org/10.1063/1.4739911.</w:t>
      </w:r>
    </w:p>
    <w:p w14:paraId="4AF2ADE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8]</w:t>
      </w:r>
      <w:r w:rsidRPr="00DC38E8">
        <w:rPr>
          <w:noProof/>
        </w:rPr>
        <w:tab/>
        <w:t>Y.-K. Kim, M. Rudd, Binary-encounter-dipole model for electron-impact ionization, Phys. Rev. A. 50 (1994) 3954–3967. https://doi.org/10.1103/PhysRevA.50.3954.</w:t>
      </w:r>
    </w:p>
    <w:p w14:paraId="5B067E7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9]</w:t>
      </w:r>
      <w:r w:rsidRPr="00DC38E8">
        <w:rPr>
          <w:noProof/>
        </w:rPr>
        <w:tab/>
        <w:t>N. Medvedev, Femtosecond X-ray induced electron kinetics in dielectrics: application for FEL-pulse-duration monitor, Appl. Phys. B. 118 (2015) 417–429. https://doi.org/10.1007/s00340-015-6005-4.</w:t>
      </w:r>
    </w:p>
    <w:p w14:paraId="232E6543"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0]</w:t>
      </w:r>
      <w:r w:rsidRPr="00DC38E8">
        <w:rPr>
          <w:noProof/>
        </w:rPr>
        <w:tab/>
        <w:t>S. Hammes-Schiffer, J.C. Tully, Proton transfer in solution: Molecular dynamics with quantum transitions, J. Chem. Phys. 101 (1994) 4657. https://doi.org/10.1063/1.467455.</w:t>
      </w:r>
    </w:p>
    <w:p w14:paraId="45EF808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1]</w:t>
      </w:r>
      <w:r w:rsidRPr="00DC38E8">
        <w:rPr>
          <w:noProof/>
        </w:rPr>
        <w:tab/>
        <w:t>J.C. Tully, Molecular dynamics with electronic transitions, J. Chem. Phys. 93 (1990) 1061. https://doi.org/10.1063/1.459170.</w:t>
      </w:r>
    </w:p>
    <w:p w14:paraId="10217B1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2]</w:t>
      </w:r>
      <w:r w:rsidRPr="00DC38E8">
        <w:rPr>
          <w:noProof/>
        </w:rPr>
        <w:tab/>
        <w:t>F. Trani, G. Cantele, D. Ninno, G. Iadonisi, Tight-binding calculation of the optical absorption cross section of spherical and ellipsoidal silicon nanocrystals, Phys. Rev. B. 72 (2005) 075423. https://doi.org/10.1103/PhysRevB.72.075423.</w:t>
      </w:r>
    </w:p>
    <w:p w14:paraId="6F7B7A2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3]</w:t>
      </w:r>
      <w:r w:rsidRPr="00DC38E8">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F0A9D8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4]</w:t>
      </w:r>
      <w:r w:rsidRPr="00DC38E8">
        <w:rPr>
          <w:noProof/>
        </w:rPr>
        <w:tab/>
        <w:t>C.-C. Fu, M. Weissmann, Tight-binding molecular-dynamics study of amorphous carbon deposits over silicon surfaces, Phys. Rev. B. 60 (1999) 2762–2770. https://doi.org/10.1103/PhysRevB.60.2762.</w:t>
      </w:r>
    </w:p>
    <w:p w14:paraId="054A696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5]</w:t>
      </w:r>
      <w:r w:rsidRPr="00DC38E8">
        <w:rPr>
          <w:noProof/>
        </w:rPr>
        <w:tab/>
        <w:t>J.C. Slater, G.F. Koster, Simplified LCAO Method for the Periodic Potential Problem, Phys. Rev. 94 (1954) 1498–1524. https://doi.org/10.1103/PhysRev.94.1498.</w:t>
      </w:r>
    </w:p>
    <w:p w14:paraId="12BAB67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6]</w:t>
      </w:r>
      <w:r w:rsidRPr="00DC38E8">
        <w:rPr>
          <w:noProof/>
        </w:rPr>
        <w:tab/>
        <w:t>C. Molteni, L. Colombo, L. Miglio, Tight-binding molecular dynamics in liquid III-V compounds. I. Potential generation, J. Phys. Condens. Matter. 6 (1994) 5243–5254. https://doi.org/10.1088/0953-8984/6/28/003.</w:t>
      </w:r>
    </w:p>
    <w:p w14:paraId="1FF7AEF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7]</w:t>
      </w:r>
      <w:r w:rsidRPr="00DC38E8">
        <w:rPr>
          <w:noProof/>
        </w:rPr>
        <w:tab/>
        <w:t>D.A. Papaconstantopoulos, M.J. Mehl, The Slater Koster tight-binding method: a computationally efficient and accurate approach, J. Phys. Condens. Matter. 15 (2003) R413–</w:t>
      </w:r>
      <w:r w:rsidRPr="00DC38E8">
        <w:rPr>
          <w:noProof/>
        </w:rPr>
        <w:lastRenderedPageBreak/>
        <w:t>R440. https://doi.org/10.1088/0953-8984/15/10/201.</w:t>
      </w:r>
    </w:p>
    <w:p w14:paraId="7C00974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8]</w:t>
      </w:r>
      <w:r w:rsidRPr="00DC38E8">
        <w:rPr>
          <w:noProof/>
        </w:rPr>
        <w:tab/>
        <w:t>Harald O. Jeschke, Theory for optically created nonequilibrium in covalent solids, Technical University of Berlin, 2000. http://www.physics.rutgers.edu/~jeschke/phd.html.</w:t>
      </w:r>
    </w:p>
    <w:p w14:paraId="3DB8F65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9]</w:t>
      </w:r>
      <w:r w:rsidRPr="00DC38E8">
        <w:rPr>
          <w:noProof/>
        </w:rPr>
        <w:tab/>
        <w:t>H.J.C. Berendsen, J.P.M. Postma, W.F. van Gunsteren, A. DiNola, J.R. Haak, Molecular dynamics with coupling to an external bath, J. Chem. Phys. 81 (1984) 3684–3690. https://doi.org/10.1063/1.448118.</w:t>
      </w:r>
    </w:p>
    <w:p w14:paraId="7BCFE04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0]</w:t>
      </w:r>
      <w:r w:rsidRPr="00DC38E8">
        <w:rPr>
          <w:noProof/>
        </w:rPr>
        <w:tab/>
        <w:t>J.F. Littmark, J.P. Ziegler, U. Biersack, The Stopping and Range of Ions in Solids, Pergamon Press, New York, 1985.</w:t>
      </w:r>
    </w:p>
    <w:p w14:paraId="70DC71E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1]</w:t>
      </w:r>
      <w:r w:rsidRPr="00DC38E8">
        <w:rPr>
          <w:noProof/>
        </w:rPr>
        <w:tab/>
        <w:t>N. Medvedev, H.O. Jeschke, B. Ziaja, Nonthermal graphitization of diamond induced by a femtosecond x-ray laser pulse, Phys. Rev. B. 88 (2013) 224304. https://doi.org/10.1103/PhysRevB.88.224304.</w:t>
      </w:r>
    </w:p>
    <w:p w14:paraId="540B01BD"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2]</w:t>
      </w:r>
      <w:r w:rsidRPr="00DC38E8">
        <w:rPr>
          <w:noProof/>
        </w:rPr>
        <w:tab/>
        <w:t>H.J. Monkhorst, J.D. Pack, Special points for Brillouin-zone integrations, Phys. Rev. B. 13 (1976) 5188–5192. https://doi.org/10.1103/PhysRevB.13.5188.</w:t>
      </w:r>
    </w:p>
    <w:p w14:paraId="454E8082"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3]</w:t>
      </w:r>
      <w:r w:rsidRPr="00DC38E8">
        <w:rPr>
          <w:noProof/>
        </w:rPr>
        <w:tab/>
        <w:t>N.A. Medvedev, R.A. Rymzhanov, A.E. Volkov, Time-resolved electron kinetics in swift heavy ion irradiated solids, J. Phys. D. Appl. Phys. 48 (2015) 355303. https://doi.org/10.1088/0022-3727/48/35/355303.</w:t>
      </w:r>
    </w:p>
    <w:p w14:paraId="6FA4D4B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4]</w:t>
      </w:r>
      <w:r w:rsidRPr="00DC38E8">
        <w:rPr>
          <w:noProof/>
        </w:rPr>
        <w:tab/>
        <w:t>L. Verlet, Computer “Experiments” on Classical Fluids. I. Thermodynamical Properties of Lennard-Jones Molecules, Phys. Rev. 159 (1967) 98–103. https://doi.org/10.1103/PhysRev.159.98.</w:t>
      </w:r>
    </w:p>
    <w:p w14:paraId="21805F7F"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5]</w:t>
      </w:r>
      <w:r w:rsidRPr="00DC38E8">
        <w:rPr>
          <w:noProof/>
        </w:rPr>
        <w:tab/>
        <w:t>H. Yoshida, Construction of higher order symplectic integrators, Phys. Lett. A. 150 (1990) 262–268. https://doi.org/10.1016/0375-9601(90)90092-3.</w:t>
      </w:r>
    </w:p>
    <w:p w14:paraId="54DC52D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6]</w:t>
      </w:r>
      <w:r w:rsidRPr="00DC38E8">
        <w:rPr>
          <w:noProof/>
        </w:rPr>
        <w:tab/>
        <w:t>G.J. Martyna, M.E. Tuckerman, Symplectic reversible integrators: Predictor–corrector methods, J. Chem. Phys. 102 (1995) 8071. https://doi.org/10.1063/1.469006.</w:t>
      </w:r>
    </w:p>
    <w:p w14:paraId="2362FBC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7]</w:t>
      </w:r>
      <w:r w:rsidRPr="00DC38E8">
        <w:rPr>
          <w:noProof/>
        </w:rPr>
        <w:tab/>
        <w:t>M. Parrinello, A. Rahman, Crystal Structure and Pair Potentials: A Molecular-Dynamics Study, Phys. Rev. Lett. 45 (1980) 1196–1199. https://doi.org/10.1103/PhysRevLett.45.1196.</w:t>
      </w:r>
    </w:p>
    <w:p w14:paraId="27624DA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8]</w:t>
      </w:r>
      <w:r w:rsidRPr="00DC38E8">
        <w:rPr>
          <w:noProof/>
        </w:rPr>
        <w:tab/>
        <w:t>N.A. Medvedev, H.O. Jeschke, B. Ziaja, Non-thermal phase transitions in semiconductors under femtosecond XUV irradiation, SPIE Proc. 8777 (2013) 877709-877709–10. https://doi.org/10.1117/12.2019123.</w:t>
      </w:r>
    </w:p>
    <w:p w14:paraId="0148B36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9]</w:t>
      </w:r>
      <w:r w:rsidRPr="00DC38E8">
        <w:rPr>
          <w:noProof/>
        </w:rPr>
        <w:tab/>
        <w:t>C.J. Fennell, J.D. Gezelter, Is the Ewald summation still necessary? Pairwise alternatives to the accepted standard for long-range electrostatics, J. Chem. Phys. 124 (2006) 234104. https://doi.org/10.1063/1.2206581.</w:t>
      </w:r>
    </w:p>
    <w:p w14:paraId="5D17BD8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0]</w:t>
      </w:r>
      <w:r w:rsidRPr="00DC38E8">
        <w:rPr>
          <w:noProof/>
        </w:rPr>
        <w:tab/>
        <w:t>M. Elstner, SCC-DFTB: What Is the Proper Degree of Self-Consistency?†, J. Phys. Chem. A. 111 (2007) 5614–5621. https://doi.org/10.1021/JP071338J.</w:t>
      </w:r>
    </w:p>
    <w:p w14:paraId="72CDC917"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1]</w:t>
      </w:r>
      <w:r w:rsidRPr="00DC38E8">
        <w:rPr>
          <w:noProof/>
        </w:rPr>
        <w:tab/>
        <w:t>N. Medvedev, I. Milov, Electron-phonon coupling in metals at high electronic temperatures, Phys. Rev. B. 102 (2020) 064302. https://doi.org/10.1103/PhysRevB.102.064302.</w:t>
      </w:r>
    </w:p>
    <w:p w14:paraId="5BA86AB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2]</w:t>
      </w:r>
      <w:r w:rsidRPr="00DC38E8">
        <w:rPr>
          <w:noProof/>
        </w:rPr>
        <w:tab/>
        <w:t>N. Medvedev, Z. Li, V. Tkachenko, B. Ziaja, Electron-ion coupling in semiconductors beyond Fermi’s golden rule, Phys. Rev. B. 95 (2017) 014309. https://doi.org/10.1103/PhysRevB.95.014309.</w:t>
      </w:r>
    </w:p>
    <w:p w14:paraId="6713F0BC"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3]</w:t>
      </w:r>
      <w:r w:rsidRPr="00DC38E8">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030743D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4]</w:t>
      </w:r>
      <w:r w:rsidRPr="00DC38E8">
        <w:rPr>
          <w:noProof/>
        </w:rPr>
        <w:tab/>
        <w:t>N. Medvedev, H.O. Jeschke, B. Ziaja, Nonthermal phase transitions in semiconductors induced by a femtosecond extreme ultraviolet laser pulse, New J. Phys. 15 (2013) 015016. https://doi.org/10.1088/1367-2630/15/1/015016.</w:t>
      </w:r>
    </w:p>
    <w:p w14:paraId="48C2B6B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5]</w:t>
      </w:r>
      <w:r w:rsidRPr="00DC38E8">
        <w:rPr>
          <w:noProof/>
        </w:rPr>
        <w:tab/>
        <w:t xml:space="preserve">M. Toufarová, V. Hájková, J. Chalupský, T. Burian, J. Vacík, V. Vorlíček, L. Vyšín, J. Gaudin, </w:t>
      </w:r>
      <w:r w:rsidRPr="00DC38E8">
        <w:rPr>
          <w:noProof/>
        </w:rPr>
        <w:lastRenderedPageBreak/>
        <w:t>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0E8975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6]</w:t>
      </w:r>
      <w:r w:rsidRPr="00DC38E8">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6030E6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7]</w:t>
      </w:r>
      <w:r w:rsidRPr="00DC38E8">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5E4C033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8]</w:t>
      </w:r>
      <w:r w:rsidRPr="00DC38E8">
        <w:rPr>
          <w:noProof/>
        </w:rPr>
        <w:tab/>
        <w:t>H. Shi, P. Koskinen, A. Ramasubramaniam, Self-Consistent Charge Density-Functional Tight-Binding Parametrization for Pt-Ru Alloys, J. Phys. Chem. A. 121 (2017) 2497–2502. https://doi.org/10.1021/ACS.JPCA.7B00701/SUPPL_FILE/JP7B00701_SI_002.ZIP.</w:t>
      </w:r>
    </w:p>
    <w:p w14:paraId="2525577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9]</w:t>
      </w:r>
      <w:r w:rsidRPr="00DC38E8">
        <w:rPr>
          <w:noProof/>
        </w:rPr>
        <w:tab/>
        <w:t>M. Van den Bossche, DFTB-Assisted Global Structure Optimization of 13- and 55-Atom Late Transition Metal Clusters, J. Phys. Chem. A. 123 (2019) 3038–3045. https://doi.org/10.1021/acs.jpca.9b00927.</w:t>
      </w:r>
    </w:p>
    <w:p w14:paraId="24991FF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0]</w:t>
      </w:r>
      <w:r w:rsidRPr="00DC38E8">
        <w:rPr>
          <w:noProof/>
        </w:rPr>
        <w:tab/>
        <w:t>C. Liu, E.R. Batista, N.F. Aguirre, P. Yang, M.J. Cawkwell, E. Jakubikova, SCC-DFTB Parameters for Fe-C Interactions, J. Phys. Chem. A. 124 (2020) 9674–9682. https://doi.org/10.1021/ACS.JPCA.0C08202/SUPPL_FILE/JP0C08202_SI_002.ZIP.</w:t>
      </w:r>
    </w:p>
    <w:p w14:paraId="216BEEE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1]</w:t>
      </w:r>
      <w:r w:rsidRPr="00DC38E8">
        <w:rPr>
          <w:noProof/>
        </w:rPr>
        <w:tab/>
        <w:t>N. Medvedev, I. Milov, Electron-phonon coupling in metals at high electronic temperatures, Phys. Rev. B. 102 (2020) 064302. https://doi.org/10.1103/PhysRevB.102.064302.</w:t>
      </w:r>
    </w:p>
    <w:p w14:paraId="44B8887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2]</w:t>
      </w:r>
      <w:r w:rsidRPr="00DC38E8">
        <w:rPr>
          <w:noProof/>
        </w:rPr>
        <w:tab/>
        <w:t>T. DUMITRICA, R.E. ALLEN, Nonthermal transition of GaAs in ultra-intense laser radiation field, Laser Part. Beams. 20 (2002) 237–242. https://doi.org/10.1017/S026303460220213X.</w:t>
      </w:r>
    </w:p>
    <w:p w14:paraId="7657ABF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3]</w:t>
      </w:r>
      <w:r w:rsidRPr="00DC38E8">
        <w:rPr>
          <w:noProof/>
        </w:rPr>
        <w:tab/>
        <w:t>I. Kwon, R. Biswas, C. Wang, K. Ho, C. Soukoulis, Transferable tight-binding models for silicon, Phys. Rev. B. 49 (1994) 7242–7250. https://doi.org/10.1103/PhysRevB.49.7242.</w:t>
      </w:r>
    </w:p>
    <w:p w14:paraId="1C6E380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4]</w:t>
      </w:r>
      <w:r w:rsidRPr="00DC38E8">
        <w:rPr>
          <w:noProof/>
        </w:rPr>
        <w:tab/>
        <w:t>A. Carlson, An Extended Tight-Binding Approach for Modeling Supramolecular Interactions of Carbon Nanotubes, UNIVERSITY OF MINNESOTA, 2006. http://www.me.umn.edu/%7B~%7Ddtraian/tony-thesis.pdf.</w:t>
      </w:r>
    </w:p>
    <w:p w14:paraId="4B67DE53"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5]</w:t>
      </w:r>
      <w:r w:rsidRPr="00DC38E8">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AC8ED11"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6]</w:t>
      </w:r>
      <w:r w:rsidRPr="00DC38E8">
        <w:rPr>
          <w:noProof/>
        </w:rPr>
        <w:tab/>
        <w:t>P. Yeh, Optical Waves in Layered Media, Volume 61, Wiley, the University of California, Santa Barbara, 2005. http://eu.wiley.com/WileyCDA/WileyTitle/productCd-0471731927.html (accessed December 15, 2015).</w:t>
      </w:r>
    </w:p>
    <w:p w14:paraId="393B99FD"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7]</w:t>
      </w:r>
      <w:r w:rsidRPr="00DC38E8">
        <w:rPr>
          <w:noProof/>
        </w:rPr>
        <w:tab/>
        <w:t>N. Medvedev, U. Zastrau, E. Förster, D.O. Gericke, B. Rethfeld, Short-time electron dynamics in aluminum excited by femtosecond extreme ultraviolet radiation, Phys. Rev. Lett. 107 (2011) 165003. https://doi.org/10.1103/PhysRevLett.107.165003.</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5CAE36" w14:textId="77777777" w:rsidR="00A42FF9" w:rsidRDefault="00A42FF9" w:rsidP="00977088">
      <w:pPr>
        <w:spacing w:after="0" w:line="240" w:lineRule="auto"/>
      </w:pPr>
      <w:r>
        <w:separator/>
      </w:r>
    </w:p>
  </w:endnote>
  <w:endnote w:type="continuationSeparator" w:id="0">
    <w:p w14:paraId="3F21D503" w14:textId="77777777" w:rsidR="00A42FF9" w:rsidRDefault="00A42FF9"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F8BD3C" w14:textId="77777777" w:rsidR="00A42FF9" w:rsidRDefault="00A42FF9" w:rsidP="00977088">
      <w:pPr>
        <w:spacing w:after="0" w:line="240" w:lineRule="auto"/>
      </w:pPr>
      <w:r>
        <w:separator/>
      </w:r>
    </w:p>
  </w:footnote>
  <w:footnote w:type="continuationSeparator" w:id="0">
    <w:p w14:paraId="5BB1C2F8" w14:textId="77777777" w:rsidR="00A42FF9" w:rsidRDefault="00A42FF9"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6D4F2CC7" w14:textId="0FE668A3" w:rsidR="002F647C" w:rsidRPr="002F647C" w:rsidRDefault="002F647C">
      <w:pPr>
        <w:pStyle w:val="FootnoteText"/>
      </w:pPr>
      <w:r>
        <w:rPr>
          <w:rStyle w:val="FootnoteReference"/>
        </w:rPr>
        <w:footnoteRef/>
      </w:r>
      <w:r>
        <w:t xml:space="preserve"> Original XYZ format: </w:t>
      </w:r>
      <w:hyperlink r:id="rId7" w:history="1">
        <w:r w:rsidRPr="000D1B1E">
          <w:rPr>
            <w:rStyle w:val="Hyperlink"/>
          </w:rPr>
          <w:t>https://en.wikipedia.org/wiki/XYZ_file_format</w:t>
        </w:r>
      </w:hyperlink>
      <w:r>
        <w:t>, its extension used in XTANT is described below</w:t>
      </w:r>
    </w:p>
  </w:footnote>
  <w:footnote w:id="8">
    <w:p w14:paraId="4B3C3BF7" w14:textId="77777777" w:rsidR="00E5686D" w:rsidRDefault="00E5686D" w:rsidP="00575CC7">
      <w:pPr>
        <w:pStyle w:val="FootnoteText"/>
      </w:pPr>
      <w:r w:rsidRPr="002A25E4">
        <w:rPr>
          <w:rStyle w:val="FootnoteReference"/>
        </w:rPr>
        <w:footnoteRef/>
      </w:r>
      <w:r>
        <w:t xml:space="preserve"> Quick introduction into object oriented programming in FORTRAN: </w:t>
      </w:r>
      <w:hyperlink r:id="rId8" w:history="1">
        <w:r w:rsidRPr="00C60F93">
          <w:rPr>
            <w:rStyle w:val="Hyperlink"/>
          </w:rPr>
          <w:t>http://www.pgroup.com/lit/articles/insider/v3n1a3.htm</w:t>
        </w:r>
      </w:hyperlink>
      <w:r>
        <w:t xml:space="preserve">  and </w:t>
      </w:r>
      <w:hyperlink r:id="rId9" w:history="1">
        <w:r w:rsidRPr="00C60F93">
          <w:rPr>
            <w:rStyle w:val="Hyperlink"/>
          </w:rPr>
          <w:t>http://www.pgroup.com/lit/articles/insider/v3n2a2.htm</w:t>
        </w:r>
      </w:hyperlink>
      <w:r>
        <w:t xml:space="preserve"> </w:t>
      </w:r>
    </w:p>
  </w:footnote>
  <w:footnote w:id="9">
    <w:p w14:paraId="6223EE0D" w14:textId="4FC22267" w:rsidR="002C047D" w:rsidRPr="002C047D" w:rsidRDefault="002C047D">
      <w:pPr>
        <w:pStyle w:val="FootnoteText"/>
      </w:pPr>
      <w:r w:rsidRPr="002A25E4">
        <w:rPr>
          <w:rStyle w:val="FootnoteReference"/>
        </w:rPr>
        <w:footnoteRef/>
      </w:r>
      <w:r>
        <w:t xml:space="preserve"> The ThreeBodyTB code and its parameters can be found here: </w:t>
      </w:r>
      <w:hyperlink r:id="rId10" w:history="1">
        <w:r w:rsidRPr="004C17BA">
          <w:rPr>
            <w:rStyle w:val="Hyperlink"/>
          </w:rPr>
          <w:t>https://github.com/usnistgov/ThreeBodyTB.jl</w:t>
        </w:r>
      </w:hyperlink>
      <w:r>
        <w:t xml:space="preserve"> </w:t>
      </w:r>
    </w:p>
  </w:footnote>
  <w:footnote w:id="10">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1"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1">
    <w:p w14:paraId="4F55610C" w14:textId="734774B7" w:rsidR="00AC288F" w:rsidRPr="00AC288F" w:rsidRDefault="00AC288F">
      <w:pPr>
        <w:pStyle w:val="FootnoteText"/>
      </w:pPr>
      <w:r>
        <w:rPr>
          <w:rStyle w:val="FootnoteReference"/>
        </w:rPr>
        <w:footnoteRef/>
      </w:r>
      <w:r>
        <w:t xml:space="preserve"> </w:t>
      </w:r>
      <w:r w:rsidR="00D075D2">
        <w:t xml:space="preserve">Download files from </w:t>
      </w:r>
      <w:hyperlink r:id="rId12" w:history="1">
        <w:r w:rsidR="00D075D2" w:rsidRPr="009720E7">
          <w:rPr>
            <w:rStyle w:val="Hyperlink"/>
          </w:rPr>
          <w:t>https://github.com/by-student-2017/Slater-Koster-parameters-no-repulsion_v1</w:t>
        </w:r>
      </w:hyperlink>
      <w:r w:rsidR="00D075D2">
        <w:t xml:space="preserve">, place in the INPUT_DATA folder and rename the directory </w:t>
      </w:r>
      <w:r w:rsidR="00D075D2" w:rsidRPr="00D075D2">
        <w:t>Slater-Koster-parameters-no-repulsion_v1-main</w:t>
      </w:r>
      <w:r w:rsidR="00D075D2">
        <w:t xml:space="preserve"> into DFTB_no_repulsion</w:t>
      </w:r>
    </w:p>
  </w:footnote>
  <w:footnote w:id="12">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3" w:history="1">
        <w:r w:rsidRPr="00472BCA">
          <w:rPr>
            <w:rStyle w:val="Hyperlink"/>
          </w:rPr>
          <w:t>https://www.basissetexchange.org/</w:t>
        </w:r>
      </w:hyperlink>
      <w:r>
        <w:t xml:space="preserve"> </w:t>
      </w:r>
    </w:p>
  </w:footnote>
  <w:footnote w:id="13">
    <w:p w14:paraId="7555BED4" w14:textId="77777777" w:rsidR="00E5686D" w:rsidRDefault="00E5686D">
      <w:pPr>
        <w:pStyle w:val="FootnoteText"/>
      </w:pPr>
      <w:r w:rsidRPr="002A25E4">
        <w:rPr>
          <w:rStyle w:val="FootnoteReference"/>
        </w:rPr>
        <w:footnoteRef/>
      </w:r>
      <w:r>
        <w:t xml:space="preserve"> See description here: </w:t>
      </w:r>
      <w:hyperlink r:id="rId14" w:history="1">
        <w:r w:rsidRPr="001F62B3">
          <w:rPr>
            <w:rStyle w:val="Hyperlink"/>
          </w:rPr>
          <w:t>http://en.wikipedia.org/wiki/XYZ_file_format</w:t>
        </w:r>
      </w:hyperlink>
    </w:p>
  </w:footnote>
  <w:footnote w:id="14">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5" w:history="1">
        <w:r w:rsidRPr="003A4ABF">
          <w:rPr>
            <w:rStyle w:val="Hyperlink"/>
            <w:lang w:val="de-DE"/>
          </w:rPr>
          <w:t>http://www.ks.uiuc.edu/Research/vmd/</w:t>
        </w:r>
      </w:hyperlink>
    </w:p>
  </w:footnote>
  <w:footnote w:id="15">
    <w:p w14:paraId="4F73F1FC" w14:textId="77777777" w:rsidR="00E5686D" w:rsidRPr="005745E6" w:rsidRDefault="00E5686D">
      <w:pPr>
        <w:pStyle w:val="FootnoteText"/>
      </w:pPr>
      <w:r w:rsidRPr="002A25E4">
        <w:rPr>
          <w:rStyle w:val="FootnoteReference"/>
        </w:rPr>
        <w:footnoteRef/>
      </w:r>
      <w:r>
        <w:t xml:space="preserve"> See description here: </w:t>
      </w:r>
      <w:hyperlink r:id="rId16" w:history="1">
        <w:r w:rsidRPr="00945E2F">
          <w:rPr>
            <w:rStyle w:val="Hyperlink"/>
          </w:rPr>
          <w:t>http://www.iucr.org/resources/cif</w:t>
        </w:r>
      </w:hyperlink>
    </w:p>
  </w:footnote>
  <w:footnote w:id="16">
    <w:p w14:paraId="2E17412A" w14:textId="77777777" w:rsidR="00E5686D" w:rsidRPr="005745E6" w:rsidRDefault="00E5686D">
      <w:pPr>
        <w:pStyle w:val="FootnoteText"/>
      </w:pPr>
      <w:r w:rsidRPr="002A25E4">
        <w:rPr>
          <w:rStyle w:val="FootnoteReference"/>
        </w:rPr>
        <w:footnoteRef/>
      </w:r>
      <w:r>
        <w:t xml:space="preserve"> Mercury: </w:t>
      </w:r>
      <w:hyperlink r:id="rId17" w:history="1">
        <w:r w:rsidRPr="00945E2F">
          <w:rPr>
            <w:rStyle w:val="Hyperlink"/>
          </w:rPr>
          <w:t>https://www.ccdc.cam.ac.uk/solutions/csd-system/components/mercury/</w:t>
        </w:r>
      </w:hyperlink>
    </w:p>
  </w:footnote>
  <w:footnote w:id="17">
    <w:p w14:paraId="2D65A149" w14:textId="23129B5E" w:rsidR="001C255A" w:rsidRPr="001C255A" w:rsidRDefault="001C255A">
      <w:pPr>
        <w:pStyle w:val="FootnoteText"/>
      </w:pPr>
      <w:r w:rsidRPr="002A25E4">
        <w:rPr>
          <w:rStyle w:val="FootnoteReference"/>
        </w:rPr>
        <w:footnoteRef/>
      </w:r>
      <w:r>
        <w:t xml:space="preserve"> </w:t>
      </w:r>
      <w:hyperlink r:id="rId18" w:history="1">
        <w:r w:rsidRPr="004C17BA">
          <w:rPr>
            <w:rStyle w:val="Hyperlink"/>
          </w:rPr>
          <w:t>https://pages.nist.gov/ThreeBodyTB.jl/</w:t>
        </w:r>
      </w:hyperlink>
      <w:r>
        <w:t xml:space="preserve"> </w:t>
      </w:r>
    </w:p>
  </w:footnote>
  <w:footnote w:id="18">
    <w:p w14:paraId="4D2BC252" w14:textId="77777777" w:rsidR="00E5686D" w:rsidRPr="00EF58AC" w:rsidRDefault="00E5686D">
      <w:pPr>
        <w:pStyle w:val="FootnoteText"/>
        <w:rPr>
          <w:lang w:val="en-US"/>
        </w:rPr>
      </w:pPr>
      <w:r w:rsidRPr="002A25E4">
        <w:rPr>
          <w:rStyle w:val="FootnoteReference"/>
        </w:rPr>
        <w:footnoteRef/>
      </w:r>
      <w:r>
        <w:t xml:space="preserve"> </w:t>
      </w:r>
      <w:hyperlink r:id="rId19" w:history="1">
        <w:r w:rsidRPr="006E4EC8">
          <w:rPr>
            <w:rStyle w:val="Hyperlink"/>
          </w:rPr>
          <w:t>http://www.dftb.org/parameters/introduction/</w:t>
        </w:r>
      </w:hyperlink>
      <w:r>
        <w:t xml:space="preserve"> </w:t>
      </w:r>
    </w:p>
  </w:footnote>
  <w:footnote w:id="19">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20"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21"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2"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20">
    <w:p w14:paraId="4527333A" w14:textId="6479EA63" w:rsidR="00B307E4" w:rsidRPr="00B307E4" w:rsidRDefault="00B307E4">
      <w:pPr>
        <w:pStyle w:val="FootnoteText"/>
      </w:pPr>
      <w:r>
        <w:rPr>
          <w:rStyle w:val="FootnoteReference"/>
        </w:rPr>
        <w:footnoteRef/>
      </w:r>
      <w:r>
        <w:t xml:space="preserve"> </w:t>
      </w:r>
      <w:hyperlink r:id="rId23" w:history="1">
        <w:r w:rsidRPr="000D1B1E">
          <w:rPr>
            <w:rStyle w:val="Hyperlink"/>
          </w:rPr>
          <w:t>https://en.wikipedia.org/wiki/XYZ_file_format</w:t>
        </w:r>
      </w:hyperlink>
      <w:r>
        <w:t xml:space="preserve"> </w:t>
      </w:r>
    </w:p>
  </w:footnote>
  <w:footnote w:id="21">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4" w:history="1">
        <w:r w:rsidRPr="00C60F93">
          <w:rPr>
            <w:rStyle w:val="Hyperlink"/>
          </w:rPr>
          <w:t>https://www-nds.iaea.org/epdl97/libsall.htm</w:t>
        </w:r>
      </w:hyperlink>
      <w:r>
        <w:t xml:space="preserve">, physical details and references for the library are here: </w:t>
      </w:r>
      <w:hyperlink r:id="rId25" w:history="1">
        <w:r w:rsidRPr="00C60F93">
          <w:rPr>
            <w:rStyle w:val="Hyperlink"/>
          </w:rPr>
          <w:t>https://www-nds.iaea.org/epdl97/document/epdl97.pdf</w:t>
        </w:r>
      </w:hyperlink>
    </w:p>
  </w:footnote>
  <w:footnote w:id="22">
    <w:p w14:paraId="382B7EB3" w14:textId="77777777" w:rsidR="00E5686D" w:rsidRPr="0019018E" w:rsidRDefault="00E5686D">
      <w:pPr>
        <w:pStyle w:val="FootnoteText"/>
      </w:pPr>
      <w:r w:rsidRPr="002A25E4">
        <w:rPr>
          <w:rStyle w:val="FootnoteReference"/>
        </w:rPr>
        <w:footnoteRef/>
      </w:r>
      <w:r>
        <w:t xml:space="preserve"> </w:t>
      </w:r>
      <w:hyperlink r:id="rId26" w:history="1">
        <w:r w:rsidRPr="005F72CB">
          <w:rPr>
            <w:rStyle w:val="Hyperlink"/>
          </w:rPr>
          <w:t>http://www.gnuplot.info/</w:t>
        </w:r>
      </w:hyperlink>
      <w:r>
        <w:t xml:space="preserve"> </w:t>
      </w:r>
    </w:p>
  </w:footnote>
  <w:footnote w:id="23">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7"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4">
    <w:p w14:paraId="180E6643" w14:textId="5178E3DF" w:rsidR="00EC5552" w:rsidRPr="00EC5552" w:rsidRDefault="00EC5552">
      <w:pPr>
        <w:pStyle w:val="FootnoteText"/>
      </w:pPr>
      <w:r>
        <w:rPr>
          <w:rStyle w:val="FootnoteReference"/>
        </w:rPr>
        <w:footnoteRef/>
      </w:r>
      <w:r>
        <w:t xml:space="preserve"> </w:t>
      </w:r>
      <w:hyperlink r:id="rId28" w:history="1">
        <w:r w:rsidRPr="00CC577F">
          <w:rPr>
            <w:rStyle w:val="Hyperlink"/>
          </w:rPr>
          <w:t>https://www.ovito.org/windows-downloads/</w:t>
        </w:r>
      </w:hyperlink>
      <w:r>
        <w:t xml:space="preserve"> </w:t>
      </w:r>
    </w:p>
  </w:footnote>
  <w:footnote w:id="25">
    <w:p w14:paraId="5C80415B" w14:textId="345ECB99" w:rsidR="00EC5552" w:rsidRPr="00EC5552" w:rsidRDefault="00EC5552">
      <w:pPr>
        <w:pStyle w:val="FootnoteText"/>
      </w:pPr>
      <w:r>
        <w:rPr>
          <w:rStyle w:val="FootnoteReference"/>
        </w:rPr>
        <w:footnoteRef/>
      </w:r>
      <w:r>
        <w:t xml:space="preserve"> </w:t>
      </w:r>
      <w:hyperlink r:id="rId29" w:history="1">
        <w:r w:rsidRPr="00CC577F">
          <w:rPr>
            <w:rStyle w:val="Hyperlink"/>
          </w:rPr>
          <w:t>https://www.ccdc.cam.ac.uk/solutions/software/mercury/</w:t>
        </w:r>
      </w:hyperlink>
      <w:r>
        <w:t xml:space="preserve"> </w:t>
      </w:r>
    </w:p>
  </w:footnote>
  <w:footnote w:id="26">
    <w:p w14:paraId="1099CADF" w14:textId="77777777" w:rsidR="00E5686D" w:rsidRPr="00DE67EB" w:rsidRDefault="00E5686D">
      <w:pPr>
        <w:pStyle w:val="FootnoteText"/>
        <w:rPr>
          <w:lang w:val="en-US"/>
        </w:rPr>
      </w:pPr>
      <w:r w:rsidRPr="002A25E4">
        <w:rPr>
          <w:rStyle w:val="FootnoteReference"/>
        </w:rPr>
        <w:footnoteRef/>
      </w:r>
      <w:r>
        <w:t xml:space="preserve"> </w:t>
      </w:r>
      <w:hyperlink r:id="rId30" w:history="1">
        <w:r w:rsidRPr="005F72CB">
          <w:rPr>
            <w:rStyle w:val="Hyperlink"/>
          </w:rPr>
          <w:t>https://www.ks.uiuc.edu/Research/vmd/</w:t>
        </w:r>
      </w:hyperlink>
      <w:r>
        <w:t xml:space="preserve"> </w:t>
      </w:r>
    </w:p>
  </w:footnote>
  <w:footnote w:id="27">
    <w:p w14:paraId="77088D39" w14:textId="77777777" w:rsidR="00E5686D" w:rsidRPr="00DE67EB" w:rsidRDefault="00E5686D">
      <w:pPr>
        <w:pStyle w:val="FootnoteText"/>
        <w:rPr>
          <w:lang w:val="en-US"/>
        </w:rPr>
      </w:pPr>
      <w:r w:rsidRPr="002A25E4">
        <w:rPr>
          <w:rStyle w:val="FootnoteReference"/>
        </w:rPr>
        <w:footnoteRef/>
      </w:r>
      <w:r>
        <w:t xml:space="preserve"> </w:t>
      </w:r>
      <w:hyperlink r:id="rId31"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A4A8CE2"/>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8F61F3"/>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255894"/>
    <w:multiLevelType w:val="hybridMultilevel"/>
    <w:tmpl w:val="A7922AB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5E17219"/>
    <w:multiLevelType w:val="hybridMultilevel"/>
    <w:tmpl w:val="EF38F4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7E66B14"/>
    <w:multiLevelType w:val="hybridMultilevel"/>
    <w:tmpl w:val="3ABE10D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5"/>
  </w:num>
  <w:num w:numId="2">
    <w:abstractNumId w:val="21"/>
  </w:num>
  <w:num w:numId="3">
    <w:abstractNumId w:val="18"/>
  </w:num>
  <w:num w:numId="4">
    <w:abstractNumId w:val="10"/>
  </w:num>
  <w:num w:numId="5">
    <w:abstractNumId w:val="6"/>
  </w:num>
  <w:num w:numId="6">
    <w:abstractNumId w:val="43"/>
  </w:num>
  <w:num w:numId="7">
    <w:abstractNumId w:val="38"/>
  </w:num>
  <w:num w:numId="8">
    <w:abstractNumId w:val="0"/>
  </w:num>
  <w:num w:numId="9">
    <w:abstractNumId w:val="35"/>
  </w:num>
  <w:num w:numId="10">
    <w:abstractNumId w:val="17"/>
  </w:num>
  <w:num w:numId="11">
    <w:abstractNumId w:val="36"/>
  </w:num>
  <w:num w:numId="12">
    <w:abstractNumId w:val="40"/>
  </w:num>
  <w:num w:numId="13">
    <w:abstractNumId w:val="19"/>
  </w:num>
  <w:num w:numId="14">
    <w:abstractNumId w:val="27"/>
  </w:num>
  <w:num w:numId="15">
    <w:abstractNumId w:val="32"/>
  </w:num>
  <w:num w:numId="16">
    <w:abstractNumId w:val="25"/>
  </w:num>
  <w:num w:numId="17">
    <w:abstractNumId w:val="3"/>
  </w:num>
  <w:num w:numId="18">
    <w:abstractNumId w:val="33"/>
  </w:num>
  <w:num w:numId="19">
    <w:abstractNumId w:val="1"/>
  </w:num>
  <w:num w:numId="20">
    <w:abstractNumId w:val="24"/>
  </w:num>
  <w:num w:numId="21">
    <w:abstractNumId w:val="44"/>
  </w:num>
  <w:num w:numId="22">
    <w:abstractNumId w:val="12"/>
  </w:num>
  <w:num w:numId="23">
    <w:abstractNumId w:val="39"/>
  </w:num>
  <w:num w:numId="24">
    <w:abstractNumId w:val="4"/>
  </w:num>
  <w:num w:numId="25">
    <w:abstractNumId w:val="13"/>
  </w:num>
  <w:num w:numId="26">
    <w:abstractNumId w:val="23"/>
  </w:num>
  <w:num w:numId="27">
    <w:abstractNumId w:val="37"/>
  </w:num>
  <w:num w:numId="28">
    <w:abstractNumId w:val="28"/>
  </w:num>
  <w:num w:numId="29">
    <w:abstractNumId w:val="8"/>
  </w:num>
  <w:num w:numId="30">
    <w:abstractNumId w:val="2"/>
  </w:num>
  <w:num w:numId="31">
    <w:abstractNumId w:val="7"/>
  </w:num>
  <w:num w:numId="32">
    <w:abstractNumId w:val="5"/>
  </w:num>
  <w:num w:numId="33">
    <w:abstractNumId w:val="9"/>
  </w:num>
  <w:num w:numId="34">
    <w:abstractNumId w:val="41"/>
  </w:num>
  <w:num w:numId="35">
    <w:abstractNumId w:val="29"/>
  </w:num>
  <w:num w:numId="36">
    <w:abstractNumId w:val="26"/>
  </w:num>
  <w:num w:numId="37">
    <w:abstractNumId w:val="42"/>
  </w:num>
  <w:num w:numId="38">
    <w:abstractNumId w:val="16"/>
  </w:num>
  <w:num w:numId="39">
    <w:abstractNumId w:val="22"/>
  </w:num>
  <w:num w:numId="40">
    <w:abstractNumId w:val="45"/>
  </w:num>
  <w:num w:numId="41">
    <w:abstractNumId w:val="31"/>
  </w:num>
  <w:num w:numId="42">
    <w:abstractNumId w:val="34"/>
  </w:num>
  <w:num w:numId="43">
    <w:abstractNumId w:val="11"/>
  </w:num>
  <w:num w:numId="44">
    <w:abstractNumId w:val="14"/>
  </w:num>
  <w:num w:numId="45">
    <w:abstractNumId w:val="20"/>
  </w:num>
  <w:num w:numId="46">
    <w:abstractNumId w:val="3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q4FAAqEkmY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0EBD"/>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388"/>
    <w:rsid w:val="00117462"/>
    <w:rsid w:val="00120060"/>
    <w:rsid w:val="0012032A"/>
    <w:rsid w:val="00120948"/>
    <w:rsid w:val="00121105"/>
    <w:rsid w:val="00121149"/>
    <w:rsid w:val="0012157A"/>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279"/>
    <w:rsid w:val="001D23FD"/>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0F"/>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66A"/>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6F0"/>
    <w:rsid w:val="00401EA9"/>
    <w:rsid w:val="00402142"/>
    <w:rsid w:val="00402DAD"/>
    <w:rsid w:val="004033A5"/>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B2"/>
    <w:rsid w:val="004B4C65"/>
    <w:rsid w:val="004B4FAB"/>
    <w:rsid w:val="004B50F4"/>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64C"/>
    <w:rsid w:val="004E3EEF"/>
    <w:rsid w:val="004E4135"/>
    <w:rsid w:val="004E42B7"/>
    <w:rsid w:val="004E470C"/>
    <w:rsid w:val="004E4BBE"/>
    <w:rsid w:val="004E5178"/>
    <w:rsid w:val="004E56C5"/>
    <w:rsid w:val="004E56FE"/>
    <w:rsid w:val="004E5B0A"/>
    <w:rsid w:val="004E642B"/>
    <w:rsid w:val="004E650B"/>
    <w:rsid w:val="004E7ABA"/>
    <w:rsid w:val="004F0422"/>
    <w:rsid w:val="004F05D4"/>
    <w:rsid w:val="004F0756"/>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0F"/>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36AA"/>
    <w:rsid w:val="00624B5A"/>
    <w:rsid w:val="00624C37"/>
    <w:rsid w:val="0062622D"/>
    <w:rsid w:val="0062637E"/>
    <w:rsid w:val="006274F5"/>
    <w:rsid w:val="00627B78"/>
    <w:rsid w:val="00627E10"/>
    <w:rsid w:val="00627E13"/>
    <w:rsid w:val="00627EA8"/>
    <w:rsid w:val="006311CC"/>
    <w:rsid w:val="006312CC"/>
    <w:rsid w:val="0063151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0B0"/>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4A65"/>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72B"/>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18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85"/>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326"/>
    <w:rsid w:val="008D34DA"/>
    <w:rsid w:val="008D3B8F"/>
    <w:rsid w:val="008D3B93"/>
    <w:rsid w:val="008D470F"/>
    <w:rsid w:val="008D4B56"/>
    <w:rsid w:val="008D4CD4"/>
    <w:rsid w:val="008D4EC2"/>
    <w:rsid w:val="008D50FF"/>
    <w:rsid w:val="008D5402"/>
    <w:rsid w:val="008D550F"/>
    <w:rsid w:val="008D5A7B"/>
    <w:rsid w:val="008D64F5"/>
    <w:rsid w:val="008D6F52"/>
    <w:rsid w:val="008D7B14"/>
    <w:rsid w:val="008E085B"/>
    <w:rsid w:val="008E0CCA"/>
    <w:rsid w:val="008E0CD4"/>
    <w:rsid w:val="008E125A"/>
    <w:rsid w:val="008E12DF"/>
    <w:rsid w:val="008E15F8"/>
    <w:rsid w:val="008E2954"/>
    <w:rsid w:val="008E2EEB"/>
    <w:rsid w:val="008E317A"/>
    <w:rsid w:val="008E411F"/>
    <w:rsid w:val="008E4158"/>
    <w:rsid w:val="008E4AC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51E2"/>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9D"/>
    <w:rsid w:val="009772E5"/>
    <w:rsid w:val="009772E8"/>
    <w:rsid w:val="0097731C"/>
    <w:rsid w:val="00977ABD"/>
    <w:rsid w:val="00977FB2"/>
    <w:rsid w:val="0098009F"/>
    <w:rsid w:val="00980FBF"/>
    <w:rsid w:val="00981C2F"/>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51ED"/>
    <w:rsid w:val="009A54EB"/>
    <w:rsid w:val="009A592F"/>
    <w:rsid w:val="009A6108"/>
    <w:rsid w:val="009A63B0"/>
    <w:rsid w:val="009A63CC"/>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F1B"/>
    <w:rsid w:val="009D02F5"/>
    <w:rsid w:val="009D1361"/>
    <w:rsid w:val="009D182F"/>
    <w:rsid w:val="009D1CD1"/>
    <w:rsid w:val="009D21E7"/>
    <w:rsid w:val="009D3142"/>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FF9"/>
    <w:rsid w:val="00A43288"/>
    <w:rsid w:val="00A4446D"/>
    <w:rsid w:val="00A44727"/>
    <w:rsid w:val="00A44AA6"/>
    <w:rsid w:val="00A44CD9"/>
    <w:rsid w:val="00A45162"/>
    <w:rsid w:val="00A45D88"/>
    <w:rsid w:val="00A45F05"/>
    <w:rsid w:val="00A46299"/>
    <w:rsid w:val="00A466F9"/>
    <w:rsid w:val="00A46A10"/>
    <w:rsid w:val="00A47327"/>
    <w:rsid w:val="00A473E9"/>
    <w:rsid w:val="00A478F3"/>
    <w:rsid w:val="00A50B94"/>
    <w:rsid w:val="00A516F7"/>
    <w:rsid w:val="00A51B42"/>
    <w:rsid w:val="00A52152"/>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2073"/>
    <w:rsid w:val="00A62BA7"/>
    <w:rsid w:val="00A63166"/>
    <w:rsid w:val="00A63A61"/>
    <w:rsid w:val="00A64902"/>
    <w:rsid w:val="00A658B8"/>
    <w:rsid w:val="00A65957"/>
    <w:rsid w:val="00A663C4"/>
    <w:rsid w:val="00A666EE"/>
    <w:rsid w:val="00A6722E"/>
    <w:rsid w:val="00A672F7"/>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33C"/>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7E4"/>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41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4752"/>
    <w:rsid w:val="00D75794"/>
    <w:rsid w:val="00D75987"/>
    <w:rsid w:val="00D762BA"/>
    <w:rsid w:val="00D76D47"/>
    <w:rsid w:val="00D77094"/>
    <w:rsid w:val="00D771EE"/>
    <w:rsid w:val="00D774B7"/>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228"/>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E1"/>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D60"/>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99A"/>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A63F4"/>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6576"/>
    <w:rsid w:val="00FE65E7"/>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github.com/hyllios/dftb_auto" TargetMode="External"/><Relationship Id="rId39" Type="http://schemas.openxmlformats.org/officeDocument/2006/relationships/image" Target="media/image13.png"/><Relationship Id="rId21" Type="http://schemas.openxmlformats.org/officeDocument/2006/relationships/hyperlink" Target="https://dftb.org/parameters/download" TargetMode="External"/><Relationship Id="rId34" Type="http://schemas.openxmlformats.org/officeDocument/2006/relationships/hyperlink" Target="https://github.com/v2quan89/DFTBparaopt" TargetMode="External"/><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 TargetMode="External"/><Relationship Id="rId11" Type="http://schemas.openxmlformats.org/officeDocument/2006/relationships/hyperlink" Target="https://doi.org/10.1103/PhysRevB.102.064302" TargetMode="External"/><Relationship Id="rId24" Type="http://schemas.openxmlformats.org/officeDocument/2006/relationships/hyperlink" Target="https://www5.hp-ez.com/hp/calculations/page441" TargetMode="External"/><Relationship Id="rId32" Type="http://schemas.openxmlformats.org/officeDocument/2006/relationships/hyperlink" Target="https://bitbucket.org/solccp/adpt_core/src/master/"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www.dftbaby.chemie.uni-wuerzburg.de/DFTBaby/mdwiki.html" TargetMode="External"/><Relationship Id="rId44" Type="http://schemas.openxmlformats.org/officeDocument/2006/relationships/image" Target="media/image18.png"/><Relationship Id="rId52"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bitbucket.org/solccp/adpt_core/src/master/erepfit/example/3ob_cnoh/" TargetMode="External"/><Relationship Id="rId30" Type="http://schemas.openxmlformats.org/officeDocument/2006/relationships/hyperlink" Target="https://github.com/pekkosk/hotbit/wiki/Parameters-and-parametrization" TargetMode="External"/><Relationship Id="rId35" Type="http://schemas.openxmlformats.org/officeDocument/2006/relationships/hyperlink" Target="https://github.com/by-student-2017/Slater-Koster-parameters-no-repulsion_v1" TargetMode="External"/><Relationship Id="rId43" Type="http://schemas.openxmlformats.org/officeDocument/2006/relationships/image" Target="media/image17.png"/><Relationship Id="rId48" Type="http://schemas.openxmlformats.org/officeDocument/2006/relationships/image" Target="media/image22.png"/><Relationship Id="rId8" Type="http://schemas.openxmlformats.org/officeDocument/2006/relationships/footer" Target="footer1.xm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tlyoon/BC_SKfiles" TargetMode="External"/><Relationship Id="rId33" Type="http://schemas.openxmlformats.org/officeDocument/2006/relationships/hyperlink" Target="https://gitlab.com/mvdb/tango" TargetMode="External"/><Relationship Id="rId38" Type="http://schemas.openxmlformats.org/officeDocument/2006/relationships/image" Target="media/image12.png"/><Relationship Id="rId46" Type="http://schemas.openxmlformats.org/officeDocument/2006/relationships/image" Target="media/image20.png"/><Relationship Id="rId20" Type="http://schemas.openxmlformats.org/officeDocument/2006/relationships/image" Target="media/image9.png"/><Relationship Id="rId41" Type="http://schemas.openxmlformats.org/officeDocument/2006/relationships/image" Target="media/image15.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dftbplus/skprogs" TargetMode="External"/><Relationship Id="rId36" Type="http://schemas.openxmlformats.org/officeDocument/2006/relationships/image" Target="media/image10.png"/><Relationship Id="rId49" Type="http://schemas.openxmlformats.org/officeDocument/2006/relationships/image" Target="media/image23.png"/></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1a3.htm" TargetMode="External"/><Relationship Id="rId13" Type="http://schemas.openxmlformats.org/officeDocument/2006/relationships/hyperlink" Target="https://www.basissetexchange.org/" TargetMode="External"/><Relationship Id="rId18" Type="http://schemas.openxmlformats.org/officeDocument/2006/relationships/hyperlink" Target="https://pages.nist.gov/ThreeBodyTB.jl/" TargetMode="External"/><Relationship Id="rId26" Type="http://schemas.openxmlformats.org/officeDocument/2006/relationships/hyperlink" Target="http://www.gnuplot.info/" TargetMode="External"/><Relationship Id="rId3" Type="http://schemas.openxmlformats.org/officeDocument/2006/relationships/hyperlink" Target="http://www.netlib.org/lapack/" TargetMode="External"/><Relationship Id="rId21" Type="http://schemas.openxmlformats.org/officeDocument/2006/relationships/hyperlink" Target="http://esd.spacs.gmu.edu/tb/tbp.html" TargetMode="External"/><Relationship Id="rId7" Type="http://schemas.openxmlformats.org/officeDocument/2006/relationships/hyperlink" Target="https://en.wikipedia.org/wiki/XYZ_file_format" TargetMode="External"/><Relationship Id="rId12" Type="http://schemas.openxmlformats.org/officeDocument/2006/relationships/hyperlink" Target="https://github.com/by-student-2017/Slater-Koster-parameters-no-repulsion_v1" TargetMode="External"/><Relationship Id="rId17" Type="http://schemas.openxmlformats.org/officeDocument/2006/relationships/hyperlink" Target="https://www.ccdc.cam.ac.uk/solutions/csd-system/components/mercury/" TargetMode="External"/><Relationship Id="rId25" Type="http://schemas.openxmlformats.org/officeDocument/2006/relationships/hyperlink" Target="https://www-nds.iaea.org/epdl97/document/epdl97.pdf"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www.iucr.org/resources/cif" TargetMode="External"/><Relationship Id="rId20" Type="http://schemas.openxmlformats.org/officeDocument/2006/relationships/hyperlink" Target="http://cst-www.nrl.navy.mil/bind/" TargetMode="External"/><Relationship Id="rId29" Type="http://schemas.openxmlformats.org/officeDocument/2006/relationships/hyperlink" Target="https://www.ccdc.cam.ac.uk/solutions/software/mercury/"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nds.iaea.org/epdl97/libsall.htm" TargetMode="External"/><Relationship Id="rId5" Type="http://schemas.openxmlformats.org/officeDocument/2006/relationships/hyperlink" Target="https://www-nds.iaea.org/epdl97/libsall.htm" TargetMode="External"/><Relationship Id="rId15" Type="http://schemas.openxmlformats.org/officeDocument/2006/relationships/hyperlink" Target="http://www.ks.uiuc.edu/Research/vmd/" TargetMode="External"/><Relationship Id="rId23" Type="http://schemas.openxmlformats.org/officeDocument/2006/relationships/hyperlink" Target="https://en.wikipedia.org/wiki/XYZ_file_format" TargetMode="External"/><Relationship Id="rId28" Type="http://schemas.openxmlformats.org/officeDocument/2006/relationships/hyperlink" Target="https://www.ovito.org/windows-downloads/" TargetMode="External"/><Relationship Id="rId10" Type="http://schemas.openxmlformats.org/officeDocument/2006/relationships/hyperlink" Target="https://github.com/usnistgov/ThreeBodyTB.jl" TargetMode="External"/><Relationship Id="rId19" Type="http://schemas.openxmlformats.org/officeDocument/2006/relationships/hyperlink" Target="http://www.dftb.org/parameters/introduction/" TargetMode="External"/><Relationship Id="rId31" Type="http://schemas.openxmlformats.org/officeDocument/2006/relationships/hyperlink" Target="https://www.ovito.org/" TargetMode="External"/><Relationship Id="rId4" Type="http://schemas.openxmlformats.org/officeDocument/2006/relationships/hyperlink" Target="http://www.dftb.org/parameters/introduction/" TargetMode="External"/><Relationship Id="rId9" Type="http://schemas.openxmlformats.org/officeDocument/2006/relationships/hyperlink" Target="http://www.pgroup.com/lit/articles/insider/v3n2a2.htm" TargetMode="External"/><Relationship Id="rId14" Type="http://schemas.openxmlformats.org/officeDocument/2006/relationships/hyperlink" Target="http://en.wikipedia.org/wiki/XYZ_file_format" TargetMode="External"/><Relationship Id="rId22" Type="http://schemas.openxmlformats.org/officeDocument/2006/relationships/hyperlink" Target="https://archive.org/web/" TargetMode="External"/><Relationship Id="rId27" Type="http://schemas.openxmlformats.org/officeDocument/2006/relationships/hyperlink" Target="https://www.cygwin.com/" TargetMode="External"/><Relationship Id="rId30" Type="http://schemas.openxmlformats.org/officeDocument/2006/relationships/hyperlink" Target="https://www.ks.uiuc.edu/Research/v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95</TotalTime>
  <Pages>56</Pages>
  <Words>43850</Words>
  <Characters>249946</Characters>
  <Application>Microsoft Office Word</Application>
  <DocSecurity>0</DocSecurity>
  <Lines>2082</Lines>
  <Paragraphs>586</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93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798</cp:revision>
  <cp:lastPrinted>2023-05-10T08:17:00Z</cp:lastPrinted>
  <dcterms:created xsi:type="dcterms:W3CDTF">2016-05-15T10:07:00Z</dcterms:created>
  <dcterms:modified xsi:type="dcterms:W3CDTF">2023-05-10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harvard-cite-them-right</vt:lpwstr>
  </property>
  <property fmtid="{D5CDD505-2E9C-101B-9397-08002B2CF9AE}" pid="5" name="Mendeley Recent Style Name 0_1">
    <vt:lpwstr>Cite Them Right 11th edition - Harvard</vt:lpwstr>
  </property>
  <property fmtid="{D5CDD505-2E9C-101B-9397-08002B2CF9AE}" pid="6" name="Mendeley Recent Style Id 1_1">
    <vt:lpwstr>http://www.zotero.org/styles/critical-reviews-in-solid-state-and-materials-sciences</vt:lpwstr>
  </property>
  <property fmtid="{D5CDD505-2E9C-101B-9397-08002B2CF9AE}" pid="7" name="Mendeley Recent Style Name 1_1">
    <vt:lpwstr>Critical Reviews in Solid State and Materials Sciences</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csl.mendeley.com/styles/27063461/My-style-NIMB-3</vt:lpwstr>
  </property>
  <property fmtid="{D5CDD505-2E9C-101B-9397-08002B2CF9AE}" pid="17" name="Mendeley Recent Style Name 6_1">
    <vt:lpwstr>NIMB_Ruslan Rymzhanov</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